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173569" w14:textId="77777777" w:rsidR="00FC04B2" w:rsidRDefault="00FC04B2" w:rsidP="00FC04B2">
      <w:pPr>
        <w:pStyle w:val="Ttulo1"/>
      </w:pPr>
      <w:bookmarkStart w:id="0" w:name="_Hlk195279356"/>
      <w:bookmarkStart w:id="1" w:name="_Toc167823494"/>
      <w:bookmarkEnd w:id="0"/>
      <w:r>
        <w:t>Supplementary Material</w:t>
      </w:r>
    </w:p>
    <w:bookmarkEnd w:id="1"/>
    <w:p w14:paraId="167C7F6D" w14:textId="5D77CAF9" w:rsidR="00DA7440" w:rsidRDefault="00FC04B2" w:rsidP="00FC04B2">
      <w:r>
        <w:t>For “</w:t>
      </w:r>
      <w:r w:rsidR="00A860FD">
        <w:t>U</w:t>
      </w:r>
      <w:r w:rsidR="00A860FD" w:rsidRPr="00A41820">
        <w:t>zatresgene autoleucel</w:t>
      </w:r>
      <w:r w:rsidR="00A860FD">
        <w:t xml:space="preserve"> autologous T</w:t>
      </w:r>
      <w:r w:rsidR="00271460">
        <w:t>-</w:t>
      </w:r>
      <w:r w:rsidR="00A860FD">
        <w:t>cell monotherapy for advanced solid tumors: SURPASS, a phase 1, open-label trial</w:t>
      </w:r>
      <w:r>
        <w:t>”</w:t>
      </w:r>
    </w:p>
    <w:p w14:paraId="7FDA413E" w14:textId="5311F598" w:rsidR="004E0F6E" w:rsidRPr="00EF7295" w:rsidRDefault="00F508A0" w:rsidP="00EF7295">
      <w:r w:rsidRPr="00F508A0">
        <w:t>Victor Moreno</w:t>
      </w:r>
      <w:r w:rsidR="00BB29B9" w:rsidRPr="00F508A0">
        <w:t>,</w:t>
      </w:r>
      <w:r w:rsidRPr="00F508A0">
        <w:t xml:space="preserve"> Kathleen Moore</w:t>
      </w:r>
      <w:r w:rsidR="00BB29B9" w:rsidRPr="00F508A0">
        <w:t>,</w:t>
      </w:r>
      <w:r w:rsidRPr="00F508A0">
        <w:t xml:space="preserve"> Adam Asch</w:t>
      </w:r>
      <w:r w:rsidR="00BB29B9" w:rsidRPr="00F508A0">
        <w:t>,</w:t>
      </w:r>
      <w:r w:rsidRPr="00F508A0">
        <w:t xml:space="preserve"> Brian </w:t>
      </w:r>
      <w:r w:rsidR="00207EDF">
        <w:t xml:space="preserve">A. </w:t>
      </w:r>
      <w:r w:rsidRPr="00F508A0">
        <w:t>Van Tine</w:t>
      </w:r>
      <w:r w:rsidR="00BB29B9" w:rsidRPr="00F508A0">
        <w:t>,</w:t>
      </w:r>
      <w:r w:rsidRPr="00F508A0">
        <w:t xml:space="preserve"> John Charlson</w:t>
      </w:r>
      <w:r w:rsidR="00BB29B9" w:rsidRPr="00F508A0">
        <w:t>,</w:t>
      </w:r>
      <w:r w:rsidRPr="00F508A0">
        <w:t xml:space="preserve"> Marcus </w:t>
      </w:r>
      <w:r w:rsidR="00960DC6">
        <w:t xml:space="preserve">O. </w:t>
      </w:r>
      <w:r w:rsidRPr="00F508A0">
        <w:t>Butler</w:t>
      </w:r>
      <w:r w:rsidR="00BB29B9" w:rsidRPr="00F508A0">
        <w:t>,</w:t>
      </w:r>
      <w:r w:rsidRPr="00F508A0">
        <w:t xml:space="preserve"> Andres Cervantes</w:t>
      </w:r>
      <w:r w:rsidR="00BB29B9" w:rsidRPr="00F508A0">
        <w:t>,</w:t>
      </w:r>
      <w:r w:rsidRPr="00F508A0">
        <w:t xml:space="preserve"> Jeffrey </w:t>
      </w:r>
      <w:r w:rsidR="00CC3188">
        <w:t xml:space="preserve">M. </w:t>
      </w:r>
      <w:r w:rsidRPr="00F508A0">
        <w:t>Clarke</w:t>
      </w:r>
      <w:r w:rsidR="00BB29B9" w:rsidRPr="00F508A0">
        <w:t>,</w:t>
      </w:r>
      <w:r w:rsidRPr="00F508A0">
        <w:t xml:space="preserve"> Jon Zugazagoitia</w:t>
      </w:r>
      <w:r w:rsidR="00BB29B9" w:rsidRPr="00F508A0">
        <w:t>,</w:t>
      </w:r>
      <w:r w:rsidRPr="00F508A0">
        <w:t xml:space="preserve"> Emiliano Calvo</w:t>
      </w:r>
      <w:r w:rsidR="00BB29B9" w:rsidRPr="00F508A0">
        <w:t>,</w:t>
      </w:r>
      <w:r w:rsidRPr="00F508A0">
        <w:t xml:space="preserve"> Donald Lawrence</w:t>
      </w:r>
      <w:r w:rsidR="00BB29B9" w:rsidRPr="00F508A0">
        <w:t>,</w:t>
      </w:r>
      <w:r w:rsidRPr="00F508A0">
        <w:t xml:space="preserve"> David </w:t>
      </w:r>
      <w:r w:rsidR="00207EDF">
        <w:t xml:space="preserve">H. </w:t>
      </w:r>
      <w:r w:rsidRPr="00F508A0">
        <w:t>Aggen</w:t>
      </w:r>
      <w:r w:rsidR="00BB29B9" w:rsidRPr="00F508A0">
        <w:t>,</w:t>
      </w:r>
      <w:r w:rsidRPr="00F508A0">
        <w:t xml:space="preserve"> Elena Garralda</w:t>
      </w:r>
      <w:r w:rsidR="00BB29B9" w:rsidRPr="00F508A0">
        <w:t>,</w:t>
      </w:r>
      <w:r w:rsidRPr="00F508A0">
        <w:t xml:space="preserve"> </w:t>
      </w:r>
      <w:r w:rsidRPr="006E753A">
        <w:t>Ana Oaknin</w:t>
      </w:r>
      <w:r w:rsidR="00BB29B9" w:rsidRPr="00F508A0">
        <w:t>,</w:t>
      </w:r>
      <w:r w:rsidRPr="006E753A">
        <w:t xml:space="preserve"> Melissa Johnson</w:t>
      </w:r>
      <w:r w:rsidR="00BB29B9" w:rsidRPr="00F508A0">
        <w:t>,</w:t>
      </w:r>
      <w:r w:rsidRPr="006E753A">
        <w:t xml:space="preserve"> Bernard Doger</w:t>
      </w:r>
      <w:r w:rsidR="00BB29B9" w:rsidRPr="00F508A0">
        <w:t>,</w:t>
      </w:r>
      <w:r w:rsidRPr="006E753A">
        <w:t xml:space="preserve"> </w:t>
      </w:r>
      <w:r w:rsidR="00AA0736">
        <w:t xml:space="preserve">Angelina Petrichenko, Emma </w:t>
      </w:r>
      <w:r w:rsidR="0018509B">
        <w:t xml:space="preserve">J. </w:t>
      </w:r>
      <w:r w:rsidR="00AA0736">
        <w:t xml:space="preserve">Cook, Aoife </w:t>
      </w:r>
      <w:r w:rsidR="0018509B">
        <w:t>M.</w:t>
      </w:r>
      <w:r w:rsidR="00AA0736">
        <w:t xml:space="preserve"> Roche, </w:t>
      </w:r>
      <w:r w:rsidR="008117B9" w:rsidRPr="008117B9">
        <w:t xml:space="preserve">Frederic </w:t>
      </w:r>
      <w:r w:rsidR="0018509B">
        <w:t xml:space="preserve">D. </w:t>
      </w:r>
      <w:r w:rsidR="008117B9" w:rsidRPr="008117B9">
        <w:t>Bushman</w:t>
      </w:r>
      <w:r w:rsidR="00BB29B9">
        <w:t>,</w:t>
      </w:r>
      <w:r w:rsidR="00952050">
        <w:rPr>
          <w:vertAlign w:val="superscript"/>
        </w:rPr>
        <w:t xml:space="preserve"> </w:t>
      </w:r>
      <w:r w:rsidRPr="006E753A">
        <w:t>Francine Brophy</w:t>
      </w:r>
      <w:r w:rsidR="00BB29B9">
        <w:t>,</w:t>
      </w:r>
      <w:r w:rsidRPr="006E753A">
        <w:t xml:space="preserve"> Alejandro Garcia-Consuegra</w:t>
      </w:r>
      <w:r w:rsidR="00BB29B9">
        <w:t>,</w:t>
      </w:r>
      <w:r w:rsidRPr="006E753A">
        <w:t xml:space="preserve"> Amy </w:t>
      </w:r>
      <w:r w:rsidR="00942B05" w:rsidRPr="006E753A">
        <w:t>Sauer</w:t>
      </w:r>
      <w:r w:rsidR="00BB29B9">
        <w:t>,</w:t>
      </w:r>
      <w:r w:rsidRPr="006E753A">
        <w:t xml:space="preserve"> Marisa Rosenberg</w:t>
      </w:r>
      <w:r w:rsidR="00BB29B9">
        <w:t>,</w:t>
      </w:r>
      <w:r w:rsidRPr="006E753A">
        <w:t xml:space="preserve"> Darren Jolliffe</w:t>
      </w:r>
      <w:r w:rsidR="00BB29B9">
        <w:t>,</w:t>
      </w:r>
      <w:r w:rsidRPr="006E753A">
        <w:t xml:space="preserve"> </w:t>
      </w:r>
      <w:r w:rsidR="00D97AD0" w:rsidRPr="006E753A">
        <w:t xml:space="preserve">Laura </w:t>
      </w:r>
      <w:r w:rsidR="00D83FF1">
        <w:t>Boxall</w:t>
      </w:r>
      <w:r w:rsidR="00BB29B9">
        <w:t>,</w:t>
      </w:r>
      <w:r w:rsidR="00D97AD0" w:rsidRPr="006E753A">
        <w:t xml:space="preserve"> </w:t>
      </w:r>
      <w:r w:rsidRPr="006E753A">
        <w:t>Chris Evans</w:t>
      </w:r>
      <w:r w:rsidR="00BB29B9">
        <w:t>,</w:t>
      </w:r>
      <w:r w:rsidRPr="006E753A">
        <w:t xml:space="preserve"> Alex Tipping</w:t>
      </w:r>
      <w:r w:rsidR="00BB29B9">
        <w:t>,</w:t>
      </w:r>
      <w:r w:rsidRPr="006E753A">
        <w:t xml:space="preserve"> Martin Isabelle</w:t>
      </w:r>
      <w:r w:rsidR="00BB29B9">
        <w:t>,</w:t>
      </w:r>
      <w:r w:rsidRPr="006E753A">
        <w:t xml:space="preserve"> </w:t>
      </w:r>
      <w:r w:rsidR="004215CF">
        <w:t>Robyn Broad</w:t>
      </w:r>
      <w:r w:rsidR="00BB29B9">
        <w:t>,</w:t>
      </w:r>
      <w:r w:rsidR="004215CF">
        <w:t xml:space="preserve"> </w:t>
      </w:r>
      <w:r w:rsidRPr="006E753A">
        <w:t>Bhavna Paratal</w:t>
      </w:r>
      <w:r w:rsidR="001563E6">
        <w:t>a</w:t>
      </w:r>
      <w:r w:rsidR="00BB29B9">
        <w:t>,</w:t>
      </w:r>
      <w:r w:rsidRPr="006E753A">
        <w:t xml:space="preserve"> </w:t>
      </w:r>
      <w:r w:rsidR="005C3142">
        <w:t>Molly McNickle</w:t>
      </w:r>
      <w:r w:rsidR="00BB29B9">
        <w:t>,</w:t>
      </w:r>
      <w:r w:rsidR="005C3142" w:rsidRPr="006E753A">
        <w:t xml:space="preserve"> </w:t>
      </w:r>
      <w:r w:rsidRPr="006E753A">
        <w:t>Elliot</w:t>
      </w:r>
      <w:r w:rsidRPr="00F508A0">
        <w:t xml:space="preserve"> Norry</w:t>
      </w:r>
      <w:r w:rsidR="00BB29B9">
        <w:t>,</w:t>
      </w:r>
      <w:r w:rsidRPr="00F508A0">
        <w:t xml:space="preserve"> Karen Chagin </w:t>
      </w:r>
      <w:r w:rsidR="00BB29B9">
        <w:t>&amp;</w:t>
      </w:r>
      <w:r w:rsidR="00BB29B9" w:rsidRPr="00F508A0">
        <w:t xml:space="preserve"> </w:t>
      </w:r>
      <w:r w:rsidRPr="00F508A0">
        <w:t xml:space="preserve">David </w:t>
      </w:r>
      <w:r w:rsidR="009E52A1">
        <w:t xml:space="preserve">S. </w:t>
      </w:r>
      <w:r w:rsidRPr="00F508A0">
        <w:t>Hong</w:t>
      </w:r>
    </w:p>
    <w:p w14:paraId="4973E30C" w14:textId="53A5C179" w:rsidR="005E13ED" w:rsidRPr="00DC6694" w:rsidRDefault="00B60E7E" w:rsidP="005E13ED">
      <w:pPr>
        <w:rPr>
          <w:b/>
          <w:bCs/>
          <w:sz w:val="28"/>
          <w:szCs w:val="28"/>
        </w:rPr>
      </w:pPr>
      <w:r w:rsidRPr="00DC6694">
        <w:rPr>
          <w:b/>
          <w:bCs/>
          <w:sz w:val="28"/>
          <w:szCs w:val="28"/>
        </w:rPr>
        <w:t xml:space="preserve">Protocol </w:t>
      </w:r>
      <w:r w:rsidR="005E13ED" w:rsidRPr="00DC6694">
        <w:rPr>
          <w:b/>
          <w:bCs/>
          <w:sz w:val="28"/>
          <w:szCs w:val="28"/>
        </w:rPr>
        <w:t>Inclusion Criteria</w:t>
      </w:r>
    </w:p>
    <w:p w14:paraId="56E61EBA" w14:textId="77777777" w:rsidR="00264C78" w:rsidRDefault="00264C78" w:rsidP="00264C78">
      <w:r>
        <w:t>1. Subject (or legally authorized representative) has voluntarily agreed to participate by giving written Informed Consent in accordance with International Council for Harmonization Good Clinical Practice (ICH GCP) guidelines and applicable local regulations.</w:t>
      </w:r>
    </w:p>
    <w:p w14:paraId="5535A4A7" w14:textId="77777777" w:rsidR="00264C78" w:rsidRDefault="00264C78" w:rsidP="00264C78">
      <w:r>
        <w:t>2. Subject has agreed to abide by all protocol-required procedures including study-related assessments, and management by the treating institution for the duration of the study including LTFU.</w:t>
      </w:r>
    </w:p>
    <w:p w14:paraId="05FA87C4" w14:textId="77777777" w:rsidR="00264C78" w:rsidRDefault="00264C78" w:rsidP="00264C78">
      <w:r>
        <w:t>3. Age ≥18 and ≤75 years at the time the Informed Consent is signed.</w:t>
      </w:r>
    </w:p>
    <w:p w14:paraId="77372FA9" w14:textId="77777777" w:rsidR="00264C78" w:rsidRDefault="00264C78" w:rsidP="00264C78">
      <w:r>
        <w:t>4. Histologically or cytogenetically confirmed diagnosis of any one of the following cancers:</w:t>
      </w:r>
    </w:p>
    <w:p w14:paraId="1B2C4ED9" w14:textId="1D08E3D1" w:rsidR="00264C78" w:rsidRDefault="00264C78" w:rsidP="00264C78">
      <w:pPr>
        <w:ind w:left="720"/>
      </w:pPr>
      <w:r>
        <w:t xml:space="preserve">(A) urothelial cancer, (B) esophageal, (C) esophagogastric junction (EGJ) cancer, (D) gastric cancer, </w:t>
      </w:r>
      <w:r w:rsidR="00A638A0">
        <w:t xml:space="preserve">(E) </w:t>
      </w:r>
      <w:r>
        <w:t xml:space="preserve">non-small cell lung carcinoma (NSCLC), (F) head and neck </w:t>
      </w:r>
      <w:r w:rsidR="00E3299A">
        <w:t xml:space="preserve">(H&amp;N) </w:t>
      </w:r>
      <w:r>
        <w:t>carcinoma, or (G) ovarian carcinoma, (H) melanoma, or (I) endometrial carcinoma.</w:t>
      </w:r>
    </w:p>
    <w:p w14:paraId="0DD99667" w14:textId="77777777" w:rsidR="00264C78" w:rsidRDefault="00264C78" w:rsidP="00264C78">
      <w:r>
        <w:t>5. Measurable disease according to RECIST v1.1 prior to lymphodepletion.</w:t>
      </w:r>
    </w:p>
    <w:p w14:paraId="6F6BB067" w14:textId="30103EAB" w:rsidR="00264C78" w:rsidRDefault="00264C78" w:rsidP="00264C78">
      <w:r>
        <w:lastRenderedPageBreak/>
        <w:t xml:space="preserve">6. Subject must receive ADP-A2M4CD8 as the next therapy following leukapheresis. Subjects may receive bridging therapy after leukapheresis, while awaiting manufacturing of ADP-A2M4CD8, but must adhere to the mandatory washout periods (Section 5.3) Bridging therapy may be a continuation of the therapy the subject was receiving prior to leukapheresis or may be a new therapy. For the H&amp;N and Urothelial dedicated cohorts, subjects may receive </w:t>
      </w:r>
      <w:r w:rsidR="00B60E7E">
        <w:t>standard of care</w:t>
      </w:r>
      <w:r>
        <w:t xml:space="preserve"> while awaiting the manufacturing of ADP-A2M4CD8.</w:t>
      </w:r>
    </w:p>
    <w:p w14:paraId="115B4819" w14:textId="77777777" w:rsidR="00264C78" w:rsidRDefault="00264C78" w:rsidP="00264C78">
      <w:r>
        <w:t>7. Subject has the following disease-specific requirements for their tumor type. NOTE: Adjuvant, neoadjuvant, or bridging therapy is not considered a prior line of systemic therapy.</w:t>
      </w:r>
    </w:p>
    <w:p w14:paraId="75E9911D" w14:textId="77777777" w:rsidR="00264C78" w:rsidRPr="00264C78" w:rsidRDefault="00264C78" w:rsidP="00264C78">
      <w:pPr>
        <w:rPr>
          <w:i/>
          <w:iCs/>
        </w:rPr>
      </w:pPr>
      <w:r w:rsidRPr="00264C78">
        <w:rPr>
          <w:i/>
          <w:iCs/>
        </w:rPr>
        <w:t>Urothelial Carcinoma</w:t>
      </w:r>
    </w:p>
    <w:p w14:paraId="1C7101EB" w14:textId="127D5A36" w:rsidR="00264C78" w:rsidRDefault="00264C78" w:rsidP="00264C78">
      <w:r>
        <w:t>• Histologically or cytologically confirmed urothelial carcinoma (including mixed histologies of urothelial carcinoma with elements of other subtypes) of the renal pelvis, ureter, bladder, or urethra with metastatic or unresectable locally advanced disease</w:t>
      </w:r>
      <w:r w:rsidR="00A638A0">
        <w:t>.</w:t>
      </w:r>
    </w:p>
    <w:p w14:paraId="36635BEE" w14:textId="77777777" w:rsidR="00264C78" w:rsidRDefault="00264C78" w:rsidP="00264C78">
      <w:r>
        <w:t>• Prior therapy requirements (monotherapy or in combination with nivolumab):</w:t>
      </w:r>
    </w:p>
    <w:p w14:paraId="1CCA7ED9" w14:textId="77777777" w:rsidR="00264C78" w:rsidRDefault="00264C78" w:rsidP="00264C78">
      <w:pPr>
        <w:ind w:left="720"/>
      </w:pPr>
      <w:r>
        <w:t>• Subjects must have received or refused 1 prior platinum-based therapy for the treatment of metastatic or locally advanced unresectable disease.</w:t>
      </w:r>
    </w:p>
    <w:p w14:paraId="01C31DBA" w14:textId="56B43B82" w:rsidR="00A01928" w:rsidRDefault="00264C78" w:rsidP="00264C78">
      <w:pPr>
        <w:ind w:left="720"/>
      </w:pPr>
      <w:r>
        <w:t>• Subjects who are not eligible for a platinum-containing regimen or who have progressed on a platinum-containing regimen may have received an anti</w:t>
      </w:r>
      <w:r w:rsidR="00575673">
        <w:t>–</w:t>
      </w:r>
      <w:r>
        <w:t>PD-l/PD-L1 checkpoint inhibitor.</w:t>
      </w:r>
    </w:p>
    <w:p w14:paraId="65BA5129" w14:textId="69B11785" w:rsidR="00F74A15" w:rsidRDefault="00A638A0" w:rsidP="00F74A15">
      <w:pPr>
        <w:ind w:left="720"/>
      </w:pPr>
      <w:r>
        <w:t xml:space="preserve">• </w:t>
      </w:r>
      <w:r w:rsidR="00F74A15">
        <w:t>Subjects must have received no more than three prior systemic regimens, unless discussed and agreed upon with the sponsor. Prior systemic regimens may include investigational therapies.</w:t>
      </w:r>
    </w:p>
    <w:p w14:paraId="2B9BDFEA" w14:textId="77777777" w:rsidR="00F74A15" w:rsidRDefault="00F74A15" w:rsidP="007F782A">
      <w:r w:rsidRPr="007F782A">
        <w:rPr>
          <w:i/>
          <w:iCs/>
        </w:rPr>
        <w:t>Esophageal, Esophagogastric Junction (EGJ), or Gastric Carcinoma</w:t>
      </w:r>
    </w:p>
    <w:p w14:paraId="15E9CCCE" w14:textId="53C8BD08" w:rsidR="00F74A15" w:rsidRDefault="00F74A15" w:rsidP="007F782A">
      <w:r>
        <w:t>• Histologically or cytologically confirmed esophageal (squamous or adenocarcinoma), EGJ, or gastric carcinoma with metastatic or unresectable locally advanced disease</w:t>
      </w:r>
      <w:r w:rsidR="00A638A0">
        <w:t>.</w:t>
      </w:r>
    </w:p>
    <w:p w14:paraId="4562C889" w14:textId="77777777" w:rsidR="00F74A15" w:rsidRDefault="00F74A15" w:rsidP="007F782A">
      <w:r>
        <w:t>• Prior therapy requirements:</w:t>
      </w:r>
    </w:p>
    <w:p w14:paraId="79B41778" w14:textId="77777777" w:rsidR="00F74A15" w:rsidRDefault="00F74A15" w:rsidP="00F74A15">
      <w:pPr>
        <w:ind w:left="720"/>
      </w:pPr>
      <w:r>
        <w:lastRenderedPageBreak/>
        <w:t>• Subjects must have received or refused a fluoropyrimidine (fluorouracil or capecitabine) and/or platinum regimen.</w:t>
      </w:r>
    </w:p>
    <w:p w14:paraId="0CF53F6C" w14:textId="77777777" w:rsidR="00F74A15" w:rsidRDefault="00F74A15" w:rsidP="00F74A15">
      <w:pPr>
        <w:ind w:left="720"/>
      </w:pPr>
      <w:r>
        <w:t>• Subjects whose tumors are known to be HER2 positive must have failed (progressive disease or unacceptable toxicity) or refused trastuzumab.</w:t>
      </w:r>
    </w:p>
    <w:p w14:paraId="378ECA35" w14:textId="77777777" w:rsidR="00F74A15" w:rsidRDefault="00F74A15" w:rsidP="00F74A15">
      <w:pPr>
        <w:ind w:left="720"/>
      </w:pPr>
      <w:r>
        <w:t>• May have received ramucirumab.</w:t>
      </w:r>
    </w:p>
    <w:p w14:paraId="7BF02107" w14:textId="77777777" w:rsidR="00F74A15" w:rsidRDefault="00F74A15" w:rsidP="00F74A15">
      <w:pPr>
        <w:ind w:left="720"/>
      </w:pPr>
      <w:r>
        <w:t>• Subjects must have received no more than three prior systemic regimens, unless discussed and agreed upon with the sponsor. Prior systemic regimens may include investigational therapies.</w:t>
      </w:r>
    </w:p>
    <w:p w14:paraId="462FF836" w14:textId="77777777" w:rsidR="00F74A15" w:rsidRPr="007F782A" w:rsidRDefault="00F74A15" w:rsidP="007F782A">
      <w:pPr>
        <w:rPr>
          <w:i/>
          <w:iCs/>
        </w:rPr>
      </w:pPr>
      <w:r w:rsidRPr="007F782A">
        <w:rPr>
          <w:i/>
          <w:iCs/>
        </w:rPr>
        <w:t>NSCLC</w:t>
      </w:r>
    </w:p>
    <w:p w14:paraId="39521465" w14:textId="5ACFEF4F" w:rsidR="00F74A15" w:rsidRDefault="00F74A15" w:rsidP="007F782A">
      <w:r>
        <w:t>• Histologically or cytologically confirmed advanced NSCLC (squamous cell, adenocarcinoma, adenosquamous, or large cell carcinoma) with metastatic or unresectable locally advanced disease</w:t>
      </w:r>
      <w:r w:rsidR="00A638A0">
        <w:t>.</w:t>
      </w:r>
    </w:p>
    <w:p w14:paraId="1CE54C4C" w14:textId="77777777" w:rsidR="00F74A15" w:rsidRDefault="00F74A15" w:rsidP="007F782A">
      <w:r>
        <w:t>• Prior therapy requirements:</w:t>
      </w:r>
    </w:p>
    <w:p w14:paraId="23ACBEC7" w14:textId="77777777" w:rsidR="00F74A15" w:rsidRDefault="00F74A15" w:rsidP="00F74A15">
      <w:pPr>
        <w:ind w:left="720"/>
      </w:pPr>
      <w:r>
        <w:t xml:space="preserve">• Subjects whose tumor is known to have EGFR mutations or </w:t>
      </w:r>
      <w:r w:rsidRPr="00B60E7E">
        <w:rPr>
          <w:i/>
          <w:iCs/>
        </w:rPr>
        <w:t>ALK</w:t>
      </w:r>
      <w:r>
        <w:t xml:space="preserve"> gene rearrangements must have received or refused a prior EGFR or ALK inhibitor, respectively.</w:t>
      </w:r>
    </w:p>
    <w:p w14:paraId="351F907D" w14:textId="77777777" w:rsidR="00F74A15" w:rsidRDefault="00F74A15" w:rsidP="00F74A15">
      <w:pPr>
        <w:ind w:left="720"/>
      </w:pPr>
      <w:r>
        <w:t>• Subjects whose tumor is known to have a ROS1 rearrangement or BRAF V600E mutation must have received or refused a ROS1 or BRAF inhibitor, respectively.</w:t>
      </w:r>
    </w:p>
    <w:p w14:paraId="16F6EE18" w14:textId="04998C20" w:rsidR="00F74A15" w:rsidRDefault="00F74A15" w:rsidP="00F74A15">
      <w:pPr>
        <w:ind w:left="720"/>
      </w:pPr>
      <w:r>
        <w:t>• Subjects must have received or refused anti</w:t>
      </w:r>
      <w:r w:rsidR="00575673">
        <w:t>–</w:t>
      </w:r>
      <w:r>
        <w:t>PD-1/</w:t>
      </w:r>
      <w:r w:rsidR="000117FD">
        <w:t>PD-</w:t>
      </w:r>
      <w:r>
        <w:t>L1 monotherapy or combination therapy with chemotherapy.</w:t>
      </w:r>
    </w:p>
    <w:p w14:paraId="1A18CAAA" w14:textId="04460891" w:rsidR="00F74A15" w:rsidRDefault="00F74A15" w:rsidP="00F74A15">
      <w:pPr>
        <w:ind w:left="720"/>
      </w:pPr>
      <w:r>
        <w:t>• Subjects who have not received an anti</w:t>
      </w:r>
      <w:r w:rsidR="00575673">
        <w:t>–</w:t>
      </w:r>
      <w:r>
        <w:t>PD-1/</w:t>
      </w:r>
      <w:r w:rsidR="000117FD">
        <w:t>PD-</w:t>
      </w:r>
      <w:r>
        <w:t>L1 therapy as first-line therapy for metastatic disease, must have received or refused anti</w:t>
      </w:r>
      <w:r w:rsidR="00575673">
        <w:t>–</w:t>
      </w:r>
      <w:r>
        <w:t>PD-1/</w:t>
      </w:r>
      <w:r w:rsidR="000117FD">
        <w:t>PD-</w:t>
      </w:r>
      <w:r>
        <w:t>L1 therapy as second</w:t>
      </w:r>
      <w:r w:rsidR="002F33E0">
        <w:t>-</w:t>
      </w:r>
      <w:r>
        <w:t>line therapy.</w:t>
      </w:r>
    </w:p>
    <w:p w14:paraId="44239B39" w14:textId="77777777" w:rsidR="00F74A15" w:rsidRDefault="00F74A15" w:rsidP="00F74A15">
      <w:pPr>
        <w:ind w:left="720"/>
      </w:pPr>
      <w:r>
        <w:t>• Subjects must have received no more than three prior systemic regimens, unless discussed and agreed upon with the sponsor. Prior systemic regimens may include investigational therapies.</w:t>
      </w:r>
    </w:p>
    <w:p w14:paraId="2506ADC7" w14:textId="77777777" w:rsidR="00F74A15" w:rsidRDefault="00F74A15" w:rsidP="00F74A15">
      <w:pPr>
        <w:ind w:left="720"/>
      </w:pPr>
      <w:r>
        <w:lastRenderedPageBreak/>
        <w:t>• Targeted therapies for EGFR/BRAF V600E mutations or ALK/ROS1 rearrangements are not considered part of these three systemic regimens.</w:t>
      </w:r>
    </w:p>
    <w:p w14:paraId="7D74510B" w14:textId="0C457D7E" w:rsidR="00264C78" w:rsidRPr="00C93D7F" w:rsidRDefault="00F74A15" w:rsidP="00C93D7F">
      <w:pPr>
        <w:rPr>
          <w:i/>
          <w:iCs/>
        </w:rPr>
      </w:pPr>
      <w:r w:rsidRPr="00C93D7F">
        <w:rPr>
          <w:i/>
          <w:iCs/>
        </w:rPr>
        <w:t>Head and Neck Carcinoma</w:t>
      </w:r>
    </w:p>
    <w:p w14:paraId="66B7EB69" w14:textId="21F4AA4F" w:rsidR="00C93D7F" w:rsidRDefault="00C93D7F" w:rsidP="00C93D7F">
      <w:r>
        <w:t>• Histologically or cytologically confirmed head and neck carcinoma (squamous cell, adenocarcinoma, or undifferentiated carcinoma) with metastatic or unresectable locally advanced disease</w:t>
      </w:r>
      <w:r w:rsidR="00A638A0">
        <w:t>.</w:t>
      </w:r>
    </w:p>
    <w:p w14:paraId="38CEF882" w14:textId="77777777" w:rsidR="00C93D7F" w:rsidRDefault="00C93D7F" w:rsidP="00C93D7F">
      <w:r>
        <w:t>• Prior therapy requirements (monotherapy or combination with nivolumab):</w:t>
      </w:r>
    </w:p>
    <w:p w14:paraId="77205323" w14:textId="51BCCFAC" w:rsidR="00C93D7F" w:rsidRDefault="00C93D7F" w:rsidP="00C93D7F">
      <w:pPr>
        <w:ind w:left="720"/>
      </w:pPr>
      <w:r>
        <w:t>• Subjects must have received or refused a platinum</w:t>
      </w:r>
      <w:r w:rsidR="002F33E0">
        <w:t>-</w:t>
      </w:r>
      <w:r>
        <w:t>containing chemotherapy regimen for treatment of primary tumor in adjuvant, locally advanced, or metastatic settings</w:t>
      </w:r>
      <w:r w:rsidR="00AB3D46">
        <w:t>.</w:t>
      </w:r>
    </w:p>
    <w:p w14:paraId="2E226399" w14:textId="3A0C4522" w:rsidR="00C93D7F" w:rsidRDefault="00C93D7F" w:rsidP="00C93D7F">
      <w:pPr>
        <w:ind w:left="720"/>
      </w:pPr>
      <w:r>
        <w:t>• Subjects must have received or refused an anti</w:t>
      </w:r>
      <w:r w:rsidR="00575673">
        <w:t>–</w:t>
      </w:r>
      <w:r>
        <w:t>PD-1/PD-L1 as monotherapy or in combination with chemotherapy.</w:t>
      </w:r>
    </w:p>
    <w:p w14:paraId="78539E0D" w14:textId="77777777" w:rsidR="00C93D7F" w:rsidRDefault="00C93D7F" w:rsidP="007A0EA4">
      <w:pPr>
        <w:ind w:left="720"/>
      </w:pPr>
      <w:r>
        <w:t>• Subjects must have received no more than three prior systemic regimens, unless discussed and agreed upon with the sponsor. Prior systemic regimens may include investigational therapies.</w:t>
      </w:r>
    </w:p>
    <w:p w14:paraId="0ED6BBDC" w14:textId="77777777" w:rsidR="00C93D7F" w:rsidRPr="007A0EA4" w:rsidRDefault="00C93D7F" w:rsidP="00C93D7F">
      <w:pPr>
        <w:rPr>
          <w:i/>
          <w:iCs/>
        </w:rPr>
      </w:pPr>
      <w:r w:rsidRPr="007A0EA4">
        <w:rPr>
          <w:i/>
          <w:iCs/>
        </w:rPr>
        <w:t>Ovarian Carcinoma</w:t>
      </w:r>
    </w:p>
    <w:p w14:paraId="5EF19D3E" w14:textId="77777777" w:rsidR="00C93D7F" w:rsidRDefault="00C93D7F" w:rsidP="00C93D7F">
      <w:r>
        <w:t>• Histologically or cytologically confirmed ovarian carcinoma (including epithelial ovarian, primary peritoneal, or fallopian tube carcinoma) with disease recurrence or disease progression</w:t>
      </w:r>
    </w:p>
    <w:p w14:paraId="762A47CF" w14:textId="77777777" w:rsidR="00C93D7F" w:rsidRDefault="00C93D7F" w:rsidP="00C93D7F">
      <w:r>
        <w:t>• Prior therapy requirements:</w:t>
      </w:r>
    </w:p>
    <w:p w14:paraId="4F11CCCE" w14:textId="03C4E9DE" w:rsidR="00C93D7F" w:rsidRDefault="00C93D7F" w:rsidP="007A0EA4">
      <w:pPr>
        <w:ind w:left="720"/>
      </w:pPr>
      <w:r>
        <w:t>• The first</w:t>
      </w:r>
      <w:r w:rsidR="002F33E0">
        <w:t>-</w:t>
      </w:r>
      <w:r>
        <w:t>line therapy must have been a platinum-based chemotherapy regimen for primary disease, possibly including intra-peritoneal therapy, consolidation, or extended therapy (maintenance/consolidation) administered after surgical or non-surgical assessment.</w:t>
      </w:r>
    </w:p>
    <w:p w14:paraId="78EAD75F" w14:textId="77777777" w:rsidR="00C93D7F" w:rsidRDefault="00C93D7F" w:rsidP="007A0EA4">
      <w:pPr>
        <w:ind w:left="720"/>
      </w:pPr>
      <w:r>
        <w:t>• Subjects may have received no more than three prior systemic therapies, unless discussed and agreed upon with the sponsor. Prior systemic therapies may include investigational therapies.</w:t>
      </w:r>
    </w:p>
    <w:p w14:paraId="64553DDD" w14:textId="77777777" w:rsidR="00C93D7F" w:rsidRDefault="00C93D7F" w:rsidP="007A0EA4">
      <w:pPr>
        <w:ind w:left="720"/>
      </w:pPr>
      <w:r>
        <w:lastRenderedPageBreak/>
        <w:t>• Subjects must have progressed ≤12 months after completion of their last platinum-based chemotherapy or have documented platinum intolerance. The number of months (platinum-free interval) should be calculated from the date of the last administered dose of platinum therapy to the date of documentation of progression.</w:t>
      </w:r>
    </w:p>
    <w:p w14:paraId="353325EC" w14:textId="77777777" w:rsidR="00C93D7F" w:rsidRDefault="00C93D7F" w:rsidP="007A0EA4">
      <w:pPr>
        <w:ind w:left="720"/>
      </w:pPr>
      <w:r>
        <w:t>• Subjects should have received or refused a PARP inhibitor for BRCA mutant ovarian cancer if indicated.</w:t>
      </w:r>
    </w:p>
    <w:p w14:paraId="06429206" w14:textId="77777777" w:rsidR="00C93D7F" w:rsidRPr="007A0EA4" w:rsidRDefault="00C93D7F" w:rsidP="00C93D7F">
      <w:pPr>
        <w:rPr>
          <w:i/>
          <w:iCs/>
        </w:rPr>
      </w:pPr>
      <w:r w:rsidRPr="007A0EA4">
        <w:rPr>
          <w:i/>
          <w:iCs/>
        </w:rPr>
        <w:t>Melanoma</w:t>
      </w:r>
    </w:p>
    <w:p w14:paraId="42E8A800" w14:textId="573B6022" w:rsidR="00C93D7F" w:rsidRDefault="00C93D7F" w:rsidP="00C93D7F">
      <w:r>
        <w:t>• Histologically or cytologically confirmed melanoma with metastatic or unresectable locally advanced disease</w:t>
      </w:r>
      <w:r w:rsidR="00A638A0">
        <w:t>.</w:t>
      </w:r>
    </w:p>
    <w:p w14:paraId="7281EE33" w14:textId="77777777" w:rsidR="00C93D7F" w:rsidRDefault="00C93D7F" w:rsidP="00C93D7F">
      <w:r>
        <w:t>• Prior therapy requirements:</w:t>
      </w:r>
    </w:p>
    <w:p w14:paraId="7D9C116F" w14:textId="77777777" w:rsidR="00C93D7F" w:rsidRDefault="00C93D7F" w:rsidP="007A0EA4">
      <w:pPr>
        <w:ind w:left="720"/>
      </w:pPr>
      <w:r>
        <w:t>• Subjects must have received or refused a BRAF inhibitor as monotherapy or in combination with other targeted agents for BRAF V600E mutant melanoma.</w:t>
      </w:r>
    </w:p>
    <w:p w14:paraId="6755D9B7" w14:textId="6625AF05" w:rsidR="00C93D7F" w:rsidRDefault="00C93D7F" w:rsidP="007A0EA4">
      <w:pPr>
        <w:ind w:left="720"/>
      </w:pPr>
      <w:r>
        <w:t>• Subjects must have received or refused an anti</w:t>
      </w:r>
      <w:r w:rsidR="00575673">
        <w:t>–</w:t>
      </w:r>
      <w:r>
        <w:t>PD-1/PD-L1 inhibitor as monotherapy or combination with anti</w:t>
      </w:r>
      <w:r w:rsidR="00575673">
        <w:t>–</w:t>
      </w:r>
      <w:r>
        <w:t>CTLA-4 inhibitor or other therapies.</w:t>
      </w:r>
    </w:p>
    <w:p w14:paraId="638E2E33" w14:textId="77777777" w:rsidR="00C93D7F" w:rsidRDefault="00C93D7F" w:rsidP="007A0EA4">
      <w:pPr>
        <w:ind w:left="720"/>
      </w:pPr>
      <w:r>
        <w:t>• Subjects must have received no more than three prior systemic regimens, unless discussed and agreed upon with the sponsor. Prior systemic therapies may include investigational therapies.</w:t>
      </w:r>
    </w:p>
    <w:p w14:paraId="265C2C78" w14:textId="608F49DE" w:rsidR="00C93D7F" w:rsidRDefault="00C93D7F" w:rsidP="007A0EA4">
      <w:pPr>
        <w:ind w:left="720"/>
      </w:pPr>
      <w:r>
        <w:t>• Targeted therapies with a BRAF inhibitor alone or in combination with other targeted agents are not considered part of these three systemic regimens.</w:t>
      </w:r>
    </w:p>
    <w:p w14:paraId="6E34ED8B" w14:textId="77777777" w:rsidR="000132E0" w:rsidRPr="000132E0" w:rsidRDefault="000132E0" w:rsidP="000132E0">
      <w:pPr>
        <w:rPr>
          <w:i/>
          <w:iCs/>
        </w:rPr>
      </w:pPr>
      <w:r w:rsidRPr="000132E0">
        <w:rPr>
          <w:i/>
          <w:iCs/>
        </w:rPr>
        <w:t>Endometrial Carcinoma</w:t>
      </w:r>
    </w:p>
    <w:p w14:paraId="7F89D3D8" w14:textId="77777777" w:rsidR="000132E0" w:rsidRDefault="000132E0" w:rsidP="000132E0">
      <w:r>
        <w:t>• Recurrent or metastatic histologically or cytologically confirmed endometrial cancer, excluding sarcoma of the corpus uteri.</w:t>
      </w:r>
    </w:p>
    <w:p w14:paraId="65910A77" w14:textId="77777777" w:rsidR="000132E0" w:rsidRDefault="000132E0" w:rsidP="000132E0">
      <w:r>
        <w:t>• Prior therapy requirements:</w:t>
      </w:r>
    </w:p>
    <w:p w14:paraId="084B60F5" w14:textId="0E674EBC" w:rsidR="000132E0" w:rsidRDefault="000132E0" w:rsidP="000132E0">
      <w:pPr>
        <w:ind w:left="720"/>
      </w:pPr>
      <w:r>
        <w:t>• Must have previously received or refused platinum- and anti</w:t>
      </w:r>
      <w:r w:rsidR="00575673">
        <w:t>–</w:t>
      </w:r>
      <w:r>
        <w:t>PD-1/PD-L1</w:t>
      </w:r>
      <w:r w:rsidR="00130220">
        <w:t>–</w:t>
      </w:r>
      <w:r>
        <w:t>containing regimen. Chemotherapy administered concomitantly with primary radiotherapy as a radiosensitizer would not be counted.</w:t>
      </w:r>
    </w:p>
    <w:p w14:paraId="4ED355CB" w14:textId="77777777" w:rsidR="000132E0" w:rsidRDefault="000132E0" w:rsidP="000132E0">
      <w:pPr>
        <w:ind w:left="720"/>
      </w:pPr>
      <w:r>
        <w:lastRenderedPageBreak/>
        <w:t>• Subjects must have received no more than three prior systemic regimens, unless discussed and agreed upon with the sponsor. Prior systemic therapies may include investigational therapies.</w:t>
      </w:r>
    </w:p>
    <w:p w14:paraId="1C8F2ED4" w14:textId="2C44479B" w:rsidR="000132E0" w:rsidRDefault="000132E0" w:rsidP="000132E0">
      <w:r>
        <w:t>8. Subject is positive for HLA-A*02:01, HLA-A*02:02, HLA-A*02:03, or HLA-A*02:06 allele via Adaptimmune</w:t>
      </w:r>
      <w:r w:rsidR="006640E6">
        <w:t>-</w:t>
      </w:r>
      <w:r>
        <w:t>designated central laboratory testing (this determination will be made under screening protocol ADP-0000-001). HLA-A*02 alleles having the same protein sequence in the peptide binding domains (P group) will also be included. Other HLA-A*02 alleles may be eligible after adjudication with the Sponsor. The Sponsor will review the results of HLA typing for inclusion alleles and will adjudicate subject eligibility based on HLA results.</w:t>
      </w:r>
    </w:p>
    <w:p w14:paraId="3C044BF0" w14:textId="527BDFD2" w:rsidR="000132E0" w:rsidRDefault="000132E0" w:rsidP="000132E0">
      <w:r>
        <w:t>9. Tumor (either an archival specimen or a fresh biopsy) shows MAGE-A4 expression defined as ≥30% of tumor cells that are ≥2+ by immunohistochemistry (IHC). All samples must have been pathologically reviewed by an Adaptimmune</w:t>
      </w:r>
      <w:r w:rsidR="006640E6">
        <w:t>-</w:t>
      </w:r>
      <w:r>
        <w:t>designated central laboratory confirming expression.</w:t>
      </w:r>
    </w:p>
    <w:p w14:paraId="0BE216A0" w14:textId="77777777" w:rsidR="000132E0" w:rsidRDefault="000132E0" w:rsidP="000132E0">
      <w:r>
        <w:t>10. Subject has an Eastern Cooperative Oncology Group (ECOG) Performance Status of 0 or 1.</w:t>
      </w:r>
    </w:p>
    <w:p w14:paraId="7B8AA2D5" w14:textId="77777777" w:rsidR="000132E0" w:rsidRDefault="000132E0" w:rsidP="000132E0">
      <w:r>
        <w:t>11. Left ventricular ejection fraction (LVEF) ≥50% or the institutional lower limit of normal range, whichever is lower.</w:t>
      </w:r>
    </w:p>
    <w:p w14:paraId="1095B3C0" w14:textId="77777777" w:rsidR="000132E0" w:rsidRDefault="000132E0" w:rsidP="000132E0">
      <w:r>
        <w:t>12. Fit for leukapheresis and adequate venous access can be established for the cell collection.</w:t>
      </w:r>
    </w:p>
    <w:p w14:paraId="5A1D95A7" w14:textId="77777777" w:rsidR="000132E0" w:rsidRDefault="000132E0" w:rsidP="000132E0">
      <w:r>
        <w:t>13. Female subject of childbearing potential (FCBP) must have a negative urine or serum pregnancy test AND must agree to use an effective method of contraception per section 10.5.1 and must also agree to refrain from egg donation, storage, or banking during these same time periods.</w:t>
      </w:r>
    </w:p>
    <w:p w14:paraId="3C031DC1" w14:textId="77777777" w:rsidR="000132E0" w:rsidRDefault="000132E0" w:rsidP="000132E0">
      <w:r>
        <w:t>OR –</w:t>
      </w:r>
    </w:p>
    <w:p w14:paraId="5E995924" w14:textId="77777777" w:rsidR="000132E0" w:rsidRDefault="000132E0" w:rsidP="000132E0">
      <w:r>
        <w:t xml:space="preserve">Male subjects must be surgically sterile or agree to use a double barrier contraception method or abstain from heterosexual activity with a FCBP per section 10.5.1. Male </w:t>
      </w:r>
      <w:r>
        <w:lastRenderedPageBreak/>
        <w:t>subjects must also agree to refrain from sperm donation, storage, or banking during these same time periods.</w:t>
      </w:r>
    </w:p>
    <w:p w14:paraId="615CF230" w14:textId="401BA068" w:rsidR="000132E0" w:rsidRDefault="000132E0" w:rsidP="00A65C8C">
      <w:r>
        <w:t>14. Subject has adequate organ function</w:t>
      </w:r>
      <w:r w:rsidR="00A65C8C">
        <w:t>.</w:t>
      </w:r>
    </w:p>
    <w:p w14:paraId="00E239B7" w14:textId="7546654F" w:rsidR="00A65C8C" w:rsidRDefault="00A65C8C" w:rsidP="00A65C8C">
      <w:r>
        <w:t xml:space="preserve">15. Subjects must have ≥ 90% room air oxygen saturation at rest at Screening (within 7 days of leukapheresis) and at </w:t>
      </w:r>
      <w:r w:rsidR="00130220">
        <w:t>baseline</w:t>
      </w:r>
      <w:r>
        <w:t>.</w:t>
      </w:r>
    </w:p>
    <w:p w14:paraId="7E88F05C" w14:textId="72004686" w:rsidR="00A65C8C" w:rsidRDefault="00A65C8C" w:rsidP="00A65C8C">
      <w:r>
        <w:t>16. Subjects should submit a baseline tumor biopsy, with the exception of subjects for whom there is no safely accessible tumor tissue. A baseline biopsy collected prior to baseline may be acceptable after discussion with the sponsor.</w:t>
      </w:r>
    </w:p>
    <w:p w14:paraId="7E822C06" w14:textId="01C7A956" w:rsidR="005E13ED" w:rsidRPr="00A65C8C" w:rsidRDefault="007471EB" w:rsidP="005E13ED">
      <w:pPr>
        <w:rPr>
          <w:b/>
          <w:bCs/>
        </w:rPr>
      </w:pPr>
      <w:r>
        <w:rPr>
          <w:b/>
          <w:bCs/>
        </w:rPr>
        <w:t xml:space="preserve">Protocol </w:t>
      </w:r>
      <w:r w:rsidR="005E13ED" w:rsidRPr="00A65C8C">
        <w:rPr>
          <w:b/>
          <w:bCs/>
        </w:rPr>
        <w:t>Exclusion Criteria</w:t>
      </w:r>
    </w:p>
    <w:p w14:paraId="57E4A364" w14:textId="77777777" w:rsidR="00844F62" w:rsidRDefault="00844F62" w:rsidP="00844F62">
      <w:r>
        <w:t>1. Subject is positive for HLA-A*05 in either allele via Adaptimmune-designated central laboratory testing. HLA-A*02 alleles having the same protein sequence as HLA-A*02:05 in the peptide binding domains (P groups) will also be excluded. Other alleles may be exclusionary after adjudication with the sponsor.</w:t>
      </w:r>
    </w:p>
    <w:p w14:paraId="4D43FE8A" w14:textId="11AB18C9" w:rsidR="00A65C8C" w:rsidRDefault="00844F62" w:rsidP="00844F62">
      <w:r>
        <w:t>2. Subject has received or plans to receive the following therapy/treatment prior to leukapheresis or lymphodepleting chemotherapy: Cytotoxic chemotherapy</w:t>
      </w:r>
      <w:r w:rsidR="000C4B02">
        <w:t>;</w:t>
      </w:r>
      <w:r>
        <w:t xml:space="preserve"> antibody-drug conjugates</w:t>
      </w:r>
      <w:r w:rsidR="000C4B02">
        <w:t>;</w:t>
      </w:r>
      <w:r>
        <w:t xml:space="preserve"> </w:t>
      </w:r>
      <w:r w:rsidR="00D21BC1">
        <w:t>small molecules/tyrosine kinase inhibitors such as dabrafenib, trametinib, vemurafaneb, and cobimetinib; anti</w:t>
      </w:r>
      <w:r w:rsidR="00575673">
        <w:t>–</w:t>
      </w:r>
      <w:r w:rsidR="00D21BC1">
        <w:t>PD-1/anti</w:t>
      </w:r>
      <w:r w:rsidR="00575673">
        <w:t>–</w:t>
      </w:r>
      <w:r w:rsidR="00D21BC1">
        <w:t>PD-L1; biologics, including other immunotherapies (i</w:t>
      </w:r>
      <w:r w:rsidR="00200F05">
        <w:t>.</w:t>
      </w:r>
      <w:r w:rsidR="00D21BC1">
        <w:t>e</w:t>
      </w:r>
      <w:r w:rsidR="00200F05">
        <w:t>.</w:t>
      </w:r>
      <w:r w:rsidR="00D21BC1">
        <w:t>, monoclonal antibodies and bispecifics); experimental anticancer vaccine; gene therapy</w:t>
      </w:r>
      <w:r w:rsidR="00E64B82">
        <w:t xml:space="preserve"> using an integrating vector; corticosteroids or any other immunosuppressive therapy; anti</w:t>
      </w:r>
      <w:r w:rsidR="00B312E5">
        <w:t>–</w:t>
      </w:r>
      <w:r w:rsidR="00E64B82">
        <w:t xml:space="preserve">MAGE-A4 therapy; investigational treatment; allogeneic hematopoietic stem cell transplant; radiotherapy that involves the lung (V20 exceeding </w:t>
      </w:r>
      <w:r w:rsidR="000C4B02">
        <w:t>30% lung volume) or pericardium (&gt;20 Gy); radiation to vital organs (e</w:t>
      </w:r>
      <w:r w:rsidR="00130220">
        <w:t>.</w:t>
      </w:r>
      <w:r w:rsidR="000C4B02">
        <w:t>g</w:t>
      </w:r>
      <w:r w:rsidR="00130220">
        <w:t>.</w:t>
      </w:r>
      <w:r w:rsidR="000C4B02">
        <w:t>, liver, kidney); radiation to the pelvis; whole brain radiotherapy or brain stereotactic radiosurgery; palliative radiotherapy to the non-target lesions.</w:t>
      </w:r>
    </w:p>
    <w:p w14:paraId="0A90A563" w14:textId="77777777" w:rsidR="00E40D2C" w:rsidRDefault="00E40D2C" w:rsidP="00E40D2C">
      <w:r>
        <w:t>3. Toxicity from previous anticancer therapy must have recovered to ≤ Grade 1 or baseline prior to enrollment (except for non-clinically significant toxicities, e.g., alopecia, vitiligo). Subjects with Grade 2 toxicities that are deemed stable or irreversible (e.g., peripheral neuropathy) can be enrolled.</w:t>
      </w:r>
    </w:p>
    <w:p w14:paraId="6A258454" w14:textId="704C14C0" w:rsidR="00E40D2C" w:rsidRDefault="00E40D2C" w:rsidP="00E40D2C">
      <w:r>
        <w:lastRenderedPageBreak/>
        <w:t xml:space="preserve">4. History of allergic reactions attributed to compounds of similar chemical or biologic composition to fludarabine, cyclophosphamide, </w:t>
      </w:r>
      <w:r w:rsidR="00575673">
        <w:t>anti–</w:t>
      </w:r>
      <w:r>
        <w:t xml:space="preserve">PD-1, </w:t>
      </w:r>
      <w:r w:rsidR="00575673">
        <w:t>anti–</w:t>
      </w:r>
      <w:r>
        <w:t>PD-L1</w:t>
      </w:r>
      <w:r w:rsidR="00575673">
        <w:t xml:space="preserve"> </w:t>
      </w:r>
      <w:r>
        <w:t>or other agents used in the study.</w:t>
      </w:r>
    </w:p>
    <w:p w14:paraId="3C5281A7" w14:textId="31C4F892" w:rsidR="00E40D2C" w:rsidRDefault="00E40D2C" w:rsidP="00E40D2C">
      <w:r>
        <w:t>5. Subject has a history of chronic or recurrent (within the last year prior to screening) severe autoimmune or immune-mediated disease requiring steroids or other immunosuppressive treatments, including anti</w:t>
      </w:r>
      <w:r w:rsidR="00AB3D46">
        <w:t>–</w:t>
      </w:r>
      <w:r>
        <w:t>tumor necrosis factor (TNF) agents. Subjects with hypothyroidism, Type I diabetes, adrenal insufficiency, or pituitary insufficiency that are stable on replacement therapy are eligible. Subjects with disorders such as asthma, vitiligo psoriasis or atopic dermatitis that are well controlled without requiring systemic immunosuppression are also eligible. For other stable immune conditions which do not require prednisone or their equivalent for other corticosteroid agents may be acceptable after the discussion with the Sponsor.</w:t>
      </w:r>
    </w:p>
    <w:p w14:paraId="4444B62A" w14:textId="77777777" w:rsidR="00E40D2C" w:rsidRDefault="00E40D2C" w:rsidP="00E40D2C">
      <w:r>
        <w:t>6. Subject had major surgery within 4 weeks prior to lymphodepletion; subjects should have been fully recovered from any surgical related toxicities.</w:t>
      </w:r>
    </w:p>
    <w:p w14:paraId="2046BCE0" w14:textId="77777777" w:rsidR="005C33DA" w:rsidRDefault="00E40D2C" w:rsidP="005C33DA">
      <w:r>
        <w:t>7. Leptomeningeal disease, carcinomatous meningitis, or symptomatic CNS metastases. Subjects with a prior history of symptomatic CNS metastases must have received treatment (i.e., stereotactic radiosurgery [SRS], whole brain radiation [WBRT] or surgery) and be neurologically stable for at least 1 month, not requiring anti-seizure medications and off steroids for at least 14 days prior to</w:t>
      </w:r>
      <w:r w:rsidR="005C33DA">
        <w:t xml:space="preserve"> leukapheresis and lymphodepletion. Subjects who have asymptomatic CNS metastases without associated edema, shift, requirement for steroids or anti-seizure medications are eligible. If such a subject receives SRS or WBRT, a minimum period of 2 weeks needs to lapse between the therapy and lymphodepletion. Prophylactic anti-seizure medication is allowed.</w:t>
      </w:r>
    </w:p>
    <w:p w14:paraId="54C89C77" w14:textId="77777777" w:rsidR="005C33DA" w:rsidRDefault="005C33DA" w:rsidP="005C33DA">
      <w:r>
        <w:t>8. Other prior malignancy that is not considered by the Investigator to be in complete remission. Resectable squamous or basal cell carcinoma of the skin is acceptable.</w:t>
      </w:r>
    </w:p>
    <w:p w14:paraId="2F2758D3" w14:textId="77777777" w:rsidR="005C33DA" w:rsidRDefault="005C33DA" w:rsidP="005C33DA">
      <w:r>
        <w:t>9. Clinically significant cardiovascular disease including, but not limited to any of the following:</w:t>
      </w:r>
    </w:p>
    <w:p w14:paraId="13875718" w14:textId="77777777" w:rsidR="005C33DA" w:rsidRDefault="005C33DA" w:rsidP="005C33DA">
      <w:pPr>
        <w:ind w:left="720"/>
      </w:pPr>
      <w:r>
        <w:t>• Electrocardiogram (ECG) showing clinically significant abnormality.</w:t>
      </w:r>
    </w:p>
    <w:p w14:paraId="4A24EF49" w14:textId="77777777" w:rsidR="005C33DA" w:rsidRDefault="005C33DA" w:rsidP="005C33DA">
      <w:pPr>
        <w:ind w:left="720"/>
      </w:pPr>
      <w:r>
        <w:lastRenderedPageBreak/>
        <w:t>• Uncontrolled clinically significant arrhythmias.</w:t>
      </w:r>
    </w:p>
    <w:p w14:paraId="05FCACDF" w14:textId="77777777" w:rsidR="005C33DA" w:rsidRDefault="005C33DA" w:rsidP="005C33DA">
      <w:pPr>
        <w:ind w:left="720"/>
      </w:pPr>
      <w:r>
        <w:t>• Known family history or congenital history of prolonged QT syndrome or history of Torsade de Pointes.</w:t>
      </w:r>
    </w:p>
    <w:p w14:paraId="4980A953" w14:textId="77777777" w:rsidR="005C33DA" w:rsidRDefault="005C33DA" w:rsidP="005C33DA">
      <w:pPr>
        <w:ind w:left="720"/>
      </w:pPr>
      <w:r>
        <w:t>• Uncontrolled hypertension despite optimal medical therapy.</w:t>
      </w:r>
    </w:p>
    <w:p w14:paraId="67ECA579" w14:textId="53C845C8" w:rsidR="005C33DA" w:rsidRDefault="005C33DA" w:rsidP="005C33DA">
      <w:pPr>
        <w:ind w:left="720"/>
      </w:pPr>
      <w:r>
        <w:t>• Acute Coronary Syndrome (angina or MI) in the last 6 months.</w:t>
      </w:r>
    </w:p>
    <w:p w14:paraId="7C95085E" w14:textId="756D9542" w:rsidR="005C33DA" w:rsidRDefault="005C33DA" w:rsidP="005C33DA">
      <w:pPr>
        <w:ind w:left="720"/>
      </w:pPr>
      <w:r>
        <w:t>• Clinically significant cardiac disease defined by congestive heart failure New York Heart Association Class 3 and 4.</w:t>
      </w:r>
    </w:p>
    <w:p w14:paraId="7C6EF030" w14:textId="641C0776" w:rsidR="005C33DA" w:rsidRDefault="005C33DA" w:rsidP="005C33DA">
      <w:pPr>
        <w:ind w:left="720"/>
      </w:pPr>
      <w:r>
        <w:t>• History of stroke or central nervous system bleeding; transient ischemic attack  or reversible ischemic neurologic deficit within last 6 months.</w:t>
      </w:r>
    </w:p>
    <w:p w14:paraId="47014CF6" w14:textId="77777777" w:rsidR="005C33DA" w:rsidRDefault="005C33DA" w:rsidP="005C33DA">
      <w:pPr>
        <w:ind w:left="720"/>
      </w:pPr>
      <w:r>
        <w:t>• Cardiac or pericardial tumor involvement.</w:t>
      </w:r>
    </w:p>
    <w:p w14:paraId="17F24606" w14:textId="77777777" w:rsidR="005C33DA" w:rsidRDefault="005C33DA" w:rsidP="005C33DA">
      <w:r>
        <w:t>10. Uncontrolled intercurrent illness including, but not limited to any of the following:</w:t>
      </w:r>
    </w:p>
    <w:p w14:paraId="447500B0" w14:textId="55A958D4" w:rsidR="005C33DA" w:rsidRDefault="005C33DA" w:rsidP="005C33DA">
      <w:pPr>
        <w:ind w:left="720"/>
      </w:pPr>
      <w:r>
        <w:t xml:space="preserve">• Ongoing or active systemic infection, or localized infection which may become systemic due to leukapheresis procedure, e.g., catheter insertion will be excluded. For COVID-19 infection see </w:t>
      </w:r>
      <w:r w:rsidR="008B340E">
        <w:t xml:space="preserve">Protocol </w:t>
      </w:r>
      <w:r>
        <w:t>Section 10.4.4.1</w:t>
      </w:r>
      <w:r w:rsidR="00AB3D46">
        <w:t>.</w:t>
      </w:r>
    </w:p>
    <w:p w14:paraId="57A835BB" w14:textId="41290660" w:rsidR="005C33DA" w:rsidRDefault="005C33DA" w:rsidP="005C33DA">
      <w:pPr>
        <w:ind w:left="720"/>
      </w:pPr>
      <w:r>
        <w:t>• Clinically significant pulmonary disease with any 1 pulmonary function parameter &lt; 60% predicted (forced expiratory volume first forced breath [FEV1], total lung capacity [TLC], or diffusing capacity of lungs for carbon monoxide [DLCO]</w:t>
      </w:r>
      <w:r w:rsidR="00604B44">
        <w:t>)</w:t>
      </w:r>
      <w:r>
        <w:t xml:space="preserve"> assessed prior to leukapheresis and within 2 months of the start of lymphodepleting chemotherapy. Note: For patients with anemia, corrected DLCO could be used.</w:t>
      </w:r>
    </w:p>
    <w:p w14:paraId="6B221FF2" w14:textId="7CA851A6" w:rsidR="005C33DA" w:rsidRDefault="005C33DA" w:rsidP="005C33DA">
      <w:pPr>
        <w:ind w:left="720"/>
      </w:pPr>
      <w:r>
        <w:t>• Bilateral lung high tumor burden for nodal lesions (sum of the diameters &gt;100 mm)</w:t>
      </w:r>
      <w:r w:rsidR="00AB3D46">
        <w:t>.</w:t>
      </w:r>
    </w:p>
    <w:p w14:paraId="17307F07" w14:textId="2305DDDB" w:rsidR="005C33DA" w:rsidRDefault="005C33DA" w:rsidP="005C33DA">
      <w:pPr>
        <w:ind w:left="720"/>
      </w:pPr>
      <w:r>
        <w:t>• Requirement for oxygen support (for cardiac or pulmonary disease)</w:t>
      </w:r>
      <w:r w:rsidR="00AB3D46">
        <w:t>.</w:t>
      </w:r>
    </w:p>
    <w:p w14:paraId="3A85E99D" w14:textId="6371CD39" w:rsidR="005C33DA" w:rsidRDefault="005C33DA" w:rsidP="005C33DA">
      <w:pPr>
        <w:ind w:left="720"/>
      </w:pPr>
      <w:r>
        <w:t>• Interstitial lung disease (pneumonitis), history of pneumonectomy, or of COPD with ≥ one exacerbation within 1 year prior to the Screening visit that required treatment with systemic corticosteroids or resulted in hospitalization</w:t>
      </w:r>
      <w:r w:rsidR="00AB3D46">
        <w:t>.</w:t>
      </w:r>
    </w:p>
    <w:p w14:paraId="3E5FFD1C" w14:textId="77777777" w:rsidR="005C33DA" w:rsidRDefault="005C33DA" w:rsidP="005C33DA">
      <w:pPr>
        <w:ind w:left="720"/>
      </w:pPr>
      <w:r>
        <w:lastRenderedPageBreak/>
        <w:t>• Hospitalization for bowel obstruction in last 2 months.</w:t>
      </w:r>
    </w:p>
    <w:p w14:paraId="037DE32F" w14:textId="77777777" w:rsidR="005C33DA" w:rsidRDefault="005C33DA" w:rsidP="005C33DA">
      <w:pPr>
        <w:ind w:left="720"/>
      </w:pPr>
      <w:r>
        <w:t>• Hematosis or significant organ bleeding in last 2 months.</w:t>
      </w:r>
    </w:p>
    <w:p w14:paraId="0F81248B" w14:textId="48CDB0EB" w:rsidR="005C33DA" w:rsidRDefault="005C33DA" w:rsidP="005C33DA">
      <w:pPr>
        <w:ind w:left="720"/>
      </w:pPr>
      <w:r>
        <w:t>• Ascites or pleural effusion which requires repeated (2 within 4 weeks) paracentesis or thoracentesis within last 2 months</w:t>
      </w:r>
      <w:r w:rsidR="009345FA">
        <w:t>.</w:t>
      </w:r>
    </w:p>
    <w:p w14:paraId="4F7C7357" w14:textId="6863B140" w:rsidR="00FC7959" w:rsidRDefault="005C33DA" w:rsidP="005C33DA">
      <w:pPr>
        <w:ind w:left="720"/>
      </w:pPr>
      <w:r>
        <w:t>• Pre-existing active skin disorders of Grade 2 or greater severity.</w:t>
      </w:r>
    </w:p>
    <w:p w14:paraId="6EF8F71C" w14:textId="4771EA51" w:rsidR="007808B8" w:rsidRDefault="007808B8" w:rsidP="007808B8">
      <w:r>
        <w:t>11. Active infection with human immunodeficiency virus (HIV), hepatitis B virus, hepatitis C virus (HCV), or human T-cell leukemia virus (HTLV) as defined below:</w:t>
      </w:r>
    </w:p>
    <w:p w14:paraId="602CDD6A" w14:textId="5CC1AC5C" w:rsidR="007808B8" w:rsidRDefault="007808B8" w:rsidP="007808B8">
      <w:pPr>
        <w:ind w:left="720"/>
      </w:pPr>
      <w:r>
        <w:t>• Positive serology for HIV</w:t>
      </w:r>
      <w:r w:rsidR="00AB3D46">
        <w:t>.</w:t>
      </w:r>
    </w:p>
    <w:p w14:paraId="3437093F" w14:textId="102EBA42" w:rsidR="007808B8" w:rsidRDefault="007808B8" w:rsidP="007808B8">
      <w:pPr>
        <w:ind w:left="720"/>
      </w:pPr>
      <w:r>
        <w:t>• Active hepatitis B infection as demonstrated by test for hepatitis B surface antigen. Subjects who are hepatitis B surface antigen negative but are hepatitis B core antibody positive must have undetectable hepatitis B DNA and receive prophylaxis against viral reactivation. Prophylaxis should be initiated prior to lymphodepleting therapy and continued for 6 months</w:t>
      </w:r>
      <w:r w:rsidR="00AB3D46">
        <w:t>.</w:t>
      </w:r>
    </w:p>
    <w:p w14:paraId="3E6A7248" w14:textId="6E7DDE51" w:rsidR="007808B8" w:rsidRDefault="007808B8" w:rsidP="007808B8">
      <w:pPr>
        <w:ind w:left="720"/>
      </w:pPr>
      <w:r>
        <w:t>• Active hepatitis C infection as demonstrated by hepatitis C ribonucleic acid (RNA) test. Subjects who are HCV antibody positive will be screened for HCV RNA by any RT PCR or branched DNA (bDNA) assay. If HCV antibody is positive, eligibility will be determined based on a negative screening RNA value</w:t>
      </w:r>
      <w:r w:rsidR="00AB3D46">
        <w:t>.</w:t>
      </w:r>
    </w:p>
    <w:p w14:paraId="14AEF712" w14:textId="4EF6B397" w:rsidR="007808B8" w:rsidRDefault="007808B8" w:rsidP="007808B8">
      <w:pPr>
        <w:ind w:left="720"/>
      </w:pPr>
      <w:r>
        <w:t>• Positive serology for HTLV 1 or 2</w:t>
      </w:r>
      <w:r w:rsidR="00AB3D46">
        <w:t>.</w:t>
      </w:r>
    </w:p>
    <w:p w14:paraId="174928E3" w14:textId="77777777" w:rsidR="007808B8" w:rsidRDefault="007808B8" w:rsidP="007808B8">
      <w:pPr>
        <w:ind w:left="720"/>
      </w:pPr>
      <w:r>
        <w:t>• Re-screening for infectious disease markers is not required at baseline (prior to lymphodepletion) unless &gt; 6 months has elapsed.</w:t>
      </w:r>
    </w:p>
    <w:p w14:paraId="6CB23A8B" w14:textId="77777777" w:rsidR="007808B8" w:rsidRDefault="007808B8" w:rsidP="007808B8">
      <w:r>
        <w:t>12. Subject is pregnant or breastfeeding.</w:t>
      </w:r>
    </w:p>
    <w:p w14:paraId="4FEE5736" w14:textId="77777777" w:rsidR="00120D6B" w:rsidRDefault="007808B8" w:rsidP="00120D6B">
      <w:pPr>
        <w:rPr>
          <w:b/>
          <w:bCs/>
        </w:rPr>
      </w:pPr>
      <w:r>
        <w:t>13. In the opinion of the Investigator, the subject will be unlikely to fully comply with protocol requirements.</w:t>
      </w:r>
      <w:r w:rsidR="00120D6B" w:rsidRPr="00120D6B">
        <w:rPr>
          <w:b/>
          <w:bCs/>
        </w:rPr>
        <w:t xml:space="preserve"> </w:t>
      </w:r>
    </w:p>
    <w:p w14:paraId="3D1130C9" w14:textId="77777777" w:rsidR="00820157" w:rsidRDefault="00820157" w:rsidP="00DD60C8">
      <w:pPr>
        <w:spacing w:line="279" w:lineRule="auto"/>
        <w:rPr>
          <w:b/>
          <w:bCs/>
        </w:rPr>
      </w:pPr>
    </w:p>
    <w:p w14:paraId="4D3DD4F5" w14:textId="28314B2F" w:rsidR="00820157" w:rsidRDefault="00820157" w:rsidP="00DD60C8">
      <w:pPr>
        <w:spacing w:line="279" w:lineRule="auto"/>
        <w:rPr>
          <w:b/>
          <w:bCs/>
        </w:rPr>
      </w:pPr>
    </w:p>
    <w:p w14:paraId="52A99A16" w14:textId="77777777" w:rsidR="00935207" w:rsidRDefault="00935207" w:rsidP="00DD60C8">
      <w:pPr>
        <w:spacing w:line="279" w:lineRule="auto"/>
        <w:rPr>
          <w:b/>
          <w:bCs/>
        </w:rPr>
      </w:pPr>
    </w:p>
    <w:p w14:paraId="5B2A439E" w14:textId="36FA51E4" w:rsidR="00935207" w:rsidRPr="00DC6694" w:rsidRDefault="00935207" w:rsidP="00DD60C8">
      <w:pPr>
        <w:spacing w:line="279" w:lineRule="auto"/>
        <w:rPr>
          <w:rFonts w:asciiTheme="majorHAnsi" w:hAnsiTheme="majorHAnsi" w:cstheme="majorHAnsi"/>
          <w:b/>
          <w:bCs/>
          <w:sz w:val="28"/>
          <w:szCs w:val="28"/>
        </w:rPr>
      </w:pPr>
      <w:r w:rsidRPr="00DC6694">
        <w:rPr>
          <w:rFonts w:asciiTheme="majorHAnsi" w:hAnsiTheme="majorHAnsi" w:cstheme="majorHAnsi"/>
          <w:b/>
          <w:bCs/>
          <w:sz w:val="28"/>
          <w:szCs w:val="28"/>
        </w:rPr>
        <w:lastRenderedPageBreak/>
        <w:t>Supplementary Methods</w:t>
      </w:r>
    </w:p>
    <w:p w14:paraId="3C360553" w14:textId="0189F2BF" w:rsidR="005E6C78" w:rsidRPr="005E6C78" w:rsidRDefault="005E6C78" w:rsidP="00D25241">
      <w:pPr>
        <w:spacing w:line="480" w:lineRule="auto"/>
        <w:jc w:val="both"/>
        <w:rPr>
          <w:rFonts w:asciiTheme="majorHAnsi" w:hAnsiTheme="majorHAnsi" w:cstheme="majorHAnsi"/>
          <w:b/>
          <w:bCs/>
        </w:rPr>
      </w:pPr>
      <w:r w:rsidRPr="005E6C78">
        <w:rPr>
          <w:rFonts w:asciiTheme="majorHAnsi" w:hAnsiTheme="majorHAnsi" w:cstheme="majorHAnsi"/>
          <w:b/>
          <w:bCs/>
        </w:rPr>
        <w:t>Dose-limiting toxicities</w:t>
      </w:r>
    </w:p>
    <w:p w14:paraId="34F14BFF" w14:textId="5ADFD7BB" w:rsidR="005E6C78" w:rsidRPr="009F0912" w:rsidRDefault="005E6C78" w:rsidP="00D25241">
      <w:pPr>
        <w:spacing w:line="480" w:lineRule="auto"/>
        <w:jc w:val="both"/>
        <w:rPr>
          <w:rFonts w:asciiTheme="majorHAnsi" w:hAnsiTheme="majorHAnsi" w:cstheme="majorHAnsi"/>
        </w:rPr>
      </w:pPr>
      <w:r w:rsidRPr="005E6C78">
        <w:rPr>
          <w:rFonts w:asciiTheme="majorHAnsi" w:hAnsiTheme="majorHAnsi" w:cstheme="majorHAnsi"/>
        </w:rPr>
        <w:t>In evaluating potential DLTs, there may be a toxicity considered clearly attributable to the disease, lymphodepleting chemotherapy regimen, or otherwise clearly unrelated to the T-cell product. For these events, the safety review committee assessed whether the toxicity was deemed a DLT. In specific instances, such as prolonged cytopenias, a grade ≥ 3 toxicity occurring beyond 30 days was considered an AE of special interest and may be considered a DLT. During the DLT period, the following toxicities were not considered DLTs: grade 3 fever, grade 3 febrile neutropenia resolving to ≤ grade 2 in 7 days, grade 3 colitis resolving to grade ≤ 2 within 7 days, grade 3 CRS or toxicities related to CRS resolving to grade ≤ 2 within 7 days, grade 4 CRS or toxicities related to CRS resolving to grade ≤ 3 within 2 days and to grade ≤ 2 within 5 additional days, grade 3 rash associated with CRS or drug reaction, grade 3 diarrhea, nausea, or vomiting resolving to grade ≤ 2 with supportive treatment within 3 days after onset, grade 3 abnormal electrolytes resolving to grade ≤ 2 with supportive treatment within 7 days, grade 4 abnormal electrolytes resolving to grade ≤ 3 within 2 days and to grade ≤ 2 within 5 additional days with supportive treatment, grade 3 hypoalbuminemia, grade 3 alanine aminotransferase (ALT) and/or aspartate aminotransferase (AST) elevation resolving to grade ≤ 2 or baseline within 7 days, grade 3 anemia, grade 3 or 4 leukopenia, lymphopenia or neutropenia, grade 3 or 4 thrombocytopenia not associated with significant bleeding, grade 3 generalized weakness, fatigue, anorexia, or insomnia resolving to grade ≤ 2 within 7 days.</w:t>
      </w:r>
    </w:p>
    <w:p w14:paraId="56F9F60E" w14:textId="77777777" w:rsidR="001E1F26" w:rsidRPr="009F0912" w:rsidRDefault="001E1F26" w:rsidP="001E1F26">
      <w:pPr>
        <w:pStyle w:val="Ttulo2"/>
        <w:spacing w:line="480" w:lineRule="auto"/>
        <w:jc w:val="both"/>
        <w:rPr>
          <w:rFonts w:cstheme="majorHAnsi"/>
        </w:rPr>
      </w:pPr>
      <w:r w:rsidRPr="009F0912">
        <w:rPr>
          <w:rFonts w:cstheme="majorHAnsi"/>
        </w:rPr>
        <w:lastRenderedPageBreak/>
        <w:t>Statistical analyses</w:t>
      </w:r>
    </w:p>
    <w:p w14:paraId="6712636E" w14:textId="1A419994" w:rsidR="00D25241" w:rsidRPr="009F0912" w:rsidRDefault="00D25241" w:rsidP="00D25241">
      <w:pPr>
        <w:spacing w:line="480" w:lineRule="auto"/>
        <w:jc w:val="both"/>
        <w:rPr>
          <w:rFonts w:asciiTheme="majorHAnsi" w:hAnsiTheme="majorHAnsi" w:cstheme="majorHAnsi"/>
        </w:rPr>
      </w:pPr>
      <w:r w:rsidRPr="009F0912">
        <w:rPr>
          <w:rFonts w:asciiTheme="majorHAnsi" w:hAnsiTheme="majorHAnsi" w:cstheme="majorHAnsi"/>
        </w:rPr>
        <w:t>Best overall response, time to response, duration of response, progression-free survival, and OS were summarized descriptively, with time-to-event endpoints analyzed using Kaplan-Meier methodology to estimate the median, and the 25th and 75th percentiles. Time to response was defined as the duration between the date of T-cell infusion and the initial date of the confirmed response. Duration of response was defined as the duration from the initial date of the confirmed response to the date of progressive disease based on RECIST v1.1 or death due to any cause. Progression-free survival was defined as the interval between the date of T-cell infusion and the earliest date of disease progression based on RECIST v1.1 or death due to any cause. OS was defined as the duration between T-cell infusion and death due to any cause. Statistical analyses of translational data were performed as described in the respective figure legends.</w:t>
      </w:r>
    </w:p>
    <w:p w14:paraId="73DDDA6E" w14:textId="77777777" w:rsidR="000C640A" w:rsidRPr="009F0912" w:rsidRDefault="000C640A" w:rsidP="000C640A">
      <w:pPr>
        <w:pStyle w:val="Ttulo2"/>
        <w:spacing w:line="480" w:lineRule="auto"/>
        <w:jc w:val="both"/>
        <w:rPr>
          <w:rFonts w:cstheme="majorHAnsi"/>
        </w:rPr>
      </w:pPr>
      <w:r w:rsidRPr="009F0912">
        <w:rPr>
          <w:rFonts w:cstheme="majorHAnsi"/>
        </w:rPr>
        <w:t>Integration site analysis</w:t>
      </w:r>
    </w:p>
    <w:p w14:paraId="2111ABEB" w14:textId="77777777" w:rsidR="000C640A" w:rsidRPr="009F0912" w:rsidRDefault="000C640A" w:rsidP="000C640A">
      <w:pPr>
        <w:spacing w:line="480" w:lineRule="auto"/>
        <w:jc w:val="both"/>
        <w:rPr>
          <w:rFonts w:asciiTheme="majorHAnsi" w:hAnsiTheme="majorHAnsi" w:cstheme="majorHAnsi"/>
        </w:rPr>
      </w:pPr>
      <w:r w:rsidRPr="009F0912">
        <w:rPr>
          <w:rFonts w:asciiTheme="majorHAnsi" w:hAnsiTheme="majorHAnsi" w:cstheme="majorHAnsi"/>
        </w:rPr>
        <w:t>Integration site analysis was carried out using ligation-mediated PCR as described.</w:t>
      </w:r>
      <w:r w:rsidRPr="009F0912">
        <w:rPr>
          <w:rFonts w:asciiTheme="majorHAnsi" w:hAnsiTheme="majorHAnsi" w:cstheme="majorHAnsi"/>
        </w:rPr>
        <w:fldChar w:fldCharType="begin">
          <w:fldData xml:space="preserve">PEVuZE5vdGU+PENpdGU+PEF1dGhvcj5CZXJyeTwvQXV0aG9yPjxZZWFyPjIwMTc8L1llYXI+PFJl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</w:fldData>
        </w:fldChar>
      </w:r>
      <w:r w:rsidRPr="009F0912">
        <w:rPr>
          <w:rFonts w:asciiTheme="majorHAnsi" w:hAnsiTheme="majorHAnsi" w:cstheme="majorHAnsi"/>
        </w:rPr>
        <w:instrText xml:space="preserve"> ADDIN EN.CITE </w:instrText>
      </w:r>
      <w:r w:rsidRPr="009F0912">
        <w:rPr>
          <w:rFonts w:asciiTheme="majorHAnsi" w:hAnsiTheme="majorHAnsi" w:cstheme="majorHAnsi"/>
        </w:rPr>
        <w:fldChar w:fldCharType="begin">
          <w:fldData xml:space="preserve">PEVuZE5vdGU+PENpdGU+PEF1dGhvcj5CZXJyeTwvQXV0aG9yPjxZZWFyPjIwMTc8L1llYXI+PFJl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</w:fldData>
        </w:fldChar>
      </w:r>
      <w:r w:rsidRPr="009F0912">
        <w:rPr>
          <w:rFonts w:asciiTheme="majorHAnsi" w:hAnsiTheme="majorHAnsi" w:cstheme="majorHAnsi"/>
        </w:rPr>
        <w:instrText xml:space="preserve"> ADDIN EN.CITE.DATA </w:instrText>
      </w:r>
      <w:r w:rsidRPr="009F0912">
        <w:rPr>
          <w:rFonts w:asciiTheme="majorHAnsi" w:hAnsiTheme="majorHAnsi" w:cstheme="majorHAnsi"/>
        </w:rPr>
      </w:r>
      <w:r w:rsidRPr="009F0912">
        <w:rPr>
          <w:rFonts w:asciiTheme="majorHAnsi" w:hAnsiTheme="majorHAnsi" w:cstheme="majorHAnsi"/>
        </w:rPr>
        <w:fldChar w:fldCharType="end"/>
      </w:r>
      <w:r w:rsidRPr="009F0912">
        <w:rPr>
          <w:rFonts w:asciiTheme="majorHAnsi" w:hAnsiTheme="majorHAnsi" w:cstheme="majorHAnsi"/>
        </w:rPr>
      </w:r>
      <w:r w:rsidRPr="009F0912">
        <w:rPr>
          <w:rFonts w:asciiTheme="majorHAnsi" w:hAnsiTheme="majorHAnsi" w:cstheme="majorHAnsi"/>
        </w:rPr>
        <w:fldChar w:fldCharType="separate"/>
      </w:r>
      <w:r w:rsidRPr="009F0912">
        <w:rPr>
          <w:rFonts w:asciiTheme="majorHAnsi" w:hAnsiTheme="majorHAnsi" w:cstheme="majorHAnsi"/>
          <w:noProof/>
          <w:vertAlign w:val="superscript"/>
        </w:rPr>
        <w:t>17,18</w:t>
      </w:r>
      <w:r w:rsidRPr="009F0912">
        <w:rPr>
          <w:rFonts w:asciiTheme="majorHAnsi" w:hAnsiTheme="majorHAnsi" w:cstheme="majorHAnsi"/>
        </w:rPr>
        <w:fldChar w:fldCharType="end"/>
      </w:r>
      <w:r w:rsidRPr="009F0912">
        <w:rPr>
          <w:rFonts w:asciiTheme="majorHAnsi" w:hAnsiTheme="majorHAnsi" w:cstheme="majorHAnsi"/>
        </w:rPr>
        <w:t xml:space="preserve"> Clonal abundance was quantified using the SonicAbundance method, in which different length DNA fragments in the sequence data are used to infer isolation of DNAs from independent cells.</w:t>
      </w:r>
      <w:r w:rsidRPr="009F0912">
        <w:rPr>
          <w:rFonts w:asciiTheme="majorHAnsi" w:hAnsiTheme="majorHAnsi" w:cstheme="majorHAnsi"/>
        </w:rPr>
        <w:fldChar w:fldCharType="begin"/>
      </w:r>
      <w:r w:rsidRPr="009F0912">
        <w:rPr>
          <w:rFonts w:asciiTheme="majorHAnsi" w:hAnsiTheme="majorHAnsi" w:cstheme="majorHAnsi"/>
        </w:rPr>
        <w:instrText xml:space="preserve"> ADDIN EN.CITE &lt;EndNote&gt;&lt;Cite&gt;&lt;Author&gt;Berry&lt;/Author&gt;&lt;Year&gt;2012&lt;/Year&gt;&lt;RecNum&gt;17&lt;/RecNum&gt;&lt;DisplayText&gt;&lt;style face="superscript"&gt;19&lt;/style&gt;&lt;/DisplayText&gt;&lt;record&gt;&lt;rec-number&gt;17&lt;/rec-number&gt;&lt;foreign-keys&gt;&lt;key app="EN" db-id="vswz2f50rx5x5ueet5tpx2ro5a50xzastffe" timestamp="1741896339"&gt;17&lt;/key&gt;&lt;/foreign-keys&gt;&lt;ref-type name="Journal Article"&gt;17&lt;/ref-type&gt;&lt;contributors&gt;&lt;authors&gt;&lt;author&gt;Berry, C. C.&lt;/author&gt;&lt;author&gt;Gillet, N. A.&lt;/author&gt;&lt;author&gt;Melamed, A.&lt;/author&gt;&lt;author&gt;Gormley, N.&lt;/author&gt;&lt;author&gt;Bangham, C. R.&lt;/author&gt;&lt;author&gt;Bushman, F. D.&lt;/author&gt;&lt;/authors&gt;&lt;/contributors&gt;&lt;auth-address&gt;Department of Family and Preventive Medicine, University of California, La Jolla, CA, USA. ccberry@ucsd.edu&lt;/auth-address&gt;&lt;titles&gt;&lt;title&gt;Estimating abundances of retroviral insertion sites from DNA fragment length data&lt;/title&gt;&lt;secondary-title&gt;Bioinformatics&lt;/secondary-title&gt;&lt;/titles&gt;&lt;periodical&gt;&lt;full-title&gt;Bioinformatics&lt;/full-title&gt;&lt;abbr-1&gt;Bioinformatics&lt;/abbr-1&gt;&lt;abbr-2&gt;Bioinformatics&lt;/abbr-2&gt;&lt;/periodical&gt;&lt;pages&gt;755-62&lt;/pages&gt;&lt;volume&gt;28&lt;/volume&gt;&lt;number&gt;6&lt;/number&gt;&lt;edition&gt;2012/01/13&lt;/edition&gt;&lt;keywords&gt;&lt;keyword&gt;*Algorithms&lt;/keyword&gt;&lt;keyword&gt;HTLV-I Infections/genetics/*virology&lt;/keyword&gt;&lt;keyword&gt;*Human T-lymphotropic virus 1&lt;/keyword&gt;&lt;keyword&gt;Humans&lt;/keyword&gt;&lt;keyword&gt;*Virus Integration&lt;/keyword&gt;&lt;/keywords&gt;&lt;dates&gt;&lt;year&gt;2012&lt;/year&gt;&lt;pub-dates&gt;&lt;date&gt;Mar 15&lt;/date&gt;&lt;/pub-dates&gt;&lt;/dates&gt;&lt;isbn&gt;1367-4803 (Print)&amp;#xD;1367-4803&lt;/isbn&gt;&lt;accession-num&gt;22238265&lt;/accession-num&gt;&lt;urls&gt;&lt;/urls&gt;&lt;custom2&gt;PMC3307109&lt;/custom2&gt;&lt;electronic-resource-num&gt;10.1093/bioinformatics/bts004&lt;/electronic-resource-num&gt;&lt;remote-database-provider&gt;NLM&lt;/remote-database-provider&gt;&lt;language&gt;eng&lt;/language&gt;&lt;/record&gt;&lt;/Cite&gt;&lt;/EndNote&gt;</w:instrText>
      </w:r>
      <w:r w:rsidRPr="009F0912">
        <w:rPr>
          <w:rFonts w:asciiTheme="majorHAnsi" w:hAnsiTheme="majorHAnsi" w:cstheme="majorHAnsi"/>
        </w:rPr>
        <w:fldChar w:fldCharType="separate"/>
      </w:r>
      <w:r w:rsidRPr="009F0912">
        <w:rPr>
          <w:rFonts w:asciiTheme="majorHAnsi" w:hAnsiTheme="majorHAnsi" w:cstheme="majorHAnsi"/>
          <w:noProof/>
          <w:vertAlign w:val="superscript"/>
        </w:rPr>
        <w:t>19</w:t>
      </w:r>
      <w:r w:rsidRPr="009F0912">
        <w:rPr>
          <w:rFonts w:asciiTheme="majorHAnsi" w:hAnsiTheme="majorHAnsi" w:cstheme="majorHAnsi"/>
        </w:rPr>
        <w:fldChar w:fldCharType="end"/>
      </w:r>
      <w:r w:rsidRPr="009F0912">
        <w:rPr>
          <w:rFonts w:asciiTheme="majorHAnsi" w:hAnsiTheme="majorHAnsi" w:cstheme="majorHAnsi"/>
        </w:rPr>
        <w:t xml:space="preserve"> All integration site sequence data is deposited at the NCBI SRA under bioproject PRJNA1259965.</w:t>
      </w:r>
    </w:p>
    <w:p w14:paraId="3DFD16E3" w14:textId="77777777" w:rsidR="000C640A" w:rsidRPr="009F0912" w:rsidRDefault="000C640A" w:rsidP="000C640A">
      <w:pPr>
        <w:pStyle w:val="Ttulo2"/>
        <w:spacing w:line="480" w:lineRule="auto"/>
        <w:jc w:val="both"/>
        <w:rPr>
          <w:rFonts w:cstheme="majorHAnsi"/>
        </w:rPr>
      </w:pPr>
      <w:r w:rsidRPr="009F0912">
        <w:rPr>
          <w:rFonts w:cstheme="majorHAnsi"/>
        </w:rPr>
        <w:t>Tumor biopsy sections</w:t>
      </w:r>
    </w:p>
    <w:p w14:paraId="3163C501" w14:textId="77777777" w:rsidR="000C640A" w:rsidRPr="009F0912" w:rsidRDefault="000C640A" w:rsidP="000C640A">
      <w:pPr>
        <w:spacing w:line="480" w:lineRule="auto"/>
        <w:jc w:val="both"/>
        <w:rPr>
          <w:rFonts w:asciiTheme="majorHAnsi" w:hAnsiTheme="majorHAnsi" w:cstheme="majorHAnsi"/>
        </w:rPr>
      </w:pPr>
      <w:r w:rsidRPr="009F0912">
        <w:rPr>
          <w:rFonts w:asciiTheme="majorHAnsi" w:hAnsiTheme="majorHAnsi" w:cstheme="majorHAnsi"/>
        </w:rPr>
        <w:t xml:space="preserve">Baseline and post-infusion biopsy sections from the target tumor lesions of participants were processed for single-plex immunohistochemistry (IHC) to visualize marker antigen presence using chromogenic antibody staining, duplex chromogenic IHC/in situ </w:t>
      </w:r>
      <w:r w:rsidRPr="009F0912">
        <w:rPr>
          <w:rFonts w:asciiTheme="majorHAnsi" w:hAnsiTheme="majorHAnsi" w:cstheme="majorHAnsi"/>
        </w:rPr>
        <w:lastRenderedPageBreak/>
        <w:t>hybridization using RNAscope technology (Advanced Cell Diagnostics, Newark, CA) to achieve simultaneous visualization of targets’ protein and RNA expression, and multiplex immunofluorescence (mIF; Ultivue, Cambridge, MA, USA), which uses a panel of fluorescence antibody staining against a number of antigen markers.</w:t>
      </w:r>
      <w:r w:rsidRPr="009F0912">
        <w:rPr>
          <w:rFonts w:asciiTheme="majorHAnsi" w:hAnsiTheme="majorHAnsi" w:cstheme="majorHAnsi"/>
        </w:rPr>
        <w:fldChar w:fldCharType="begin">
          <w:fldData xml:space="preserve">PEVuZE5vdGU+PENpdGU+PEF1dGhvcj5Ib25nPC9BdXRob3I+PFllYXI+MjAyMzwvWWVhcj48UmVj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</w:fldData>
        </w:fldChar>
      </w:r>
      <w:r w:rsidRPr="009F0912">
        <w:rPr>
          <w:rFonts w:asciiTheme="majorHAnsi" w:hAnsiTheme="majorHAnsi" w:cstheme="majorHAnsi"/>
        </w:rPr>
        <w:instrText xml:space="preserve"> ADDIN EN.CITE </w:instrText>
      </w:r>
      <w:r w:rsidRPr="009F0912">
        <w:rPr>
          <w:rFonts w:asciiTheme="majorHAnsi" w:hAnsiTheme="majorHAnsi" w:cstheme="majorHAnsi"/>
        </w:rPr>
        <w:fldChar w:fldCharType="begin">
          <w:fldData xml:space="preserve">PEVuZE5vdGU+PENpdGU+PEF1dGhvcj5Ib25nPC9BdXRob3I+PFllYXI+MjAyMzwvWWVhcj48UmVj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</w:fldData>
        </w:fldChar>
      </w:r>
      <w:r w:rsidRPr="009F0912">
        <w:rPr>
          <w:rFonts w:asciiTheme="majorHAnsi" w:hAnsiTheme="majorHAnsi" w:cstheme="majorHAnsi"/>
        </w:rPr>
        <w:instrText xml:space="preserve"> ADDIN EN.CITE.DATA </w:instrText>
      </w:r>
      <w:r w:rsidRPr="009F0912">
        <w:rPr>
          <w:rFonts w:asciiTheme="majorHAnsi" w:hAnsiTheme="majorHAnsi" w:cstheme="majorHAnsi"/>
        </w:rPr>
      </w:r>
      <w:r w:rsidRPr="009F0912">
        <w:rPr>
          <w:rFonts w:asciiTheme="majorHAnsi" w:hAnsiTheme="majorHAnsi" w:cstheme="majorHAnsi"/>
        </w:rPr>
        <w:fldChar w:fldCharType="end"/>
      </w:r>
      <w:r w:rsidRPr="009F0912">
        <w:rPr>
          <w:rFonts w:asciiTheme="majorHAnsi" w:hAnsiTheme="majorHAnsi" w:cstheme="majorHAnsi"/>
        </w:rPr>
      </w:r>
      <w:r w:rsidRPr="009F0912">
        <w:rPr>
          <w:rFonts w:asciiTheme="majorHAnsi" w:hAnsiTheme="majorHAnsi" w:cstheme="majorHAnsi"/>
        </w:rPr>
        <w:fldChar w:fldCharType="separate"/>
      </w:r>
      <w:r w:rsidRPr="009F0912">
        <w:rPr>
          <w:rFonts w:asciiTheme="majorHAnsi" w:hAnsiTheme="majorHAnsi" w:cstheme="majorHAnsi"/>
          <w:noProof/>
          <w:vertAlign w:val="superscript"/>
        </w:rPr>
        <w:t>3</w:t>
      </w:r>
      <w:r w:rsidRPr="009F0912">
        <w:rPr>
          <w:rFonts w:asciiTheme="majorHAnsi" w:hAnsiTheme="majorHAnsi" w:cstheme="majorHAnsi"/>
        </w:rPr>
        <w:fldChar w:fldCharType="end"/>
      </w:r>
      <w:r w:rsidRPr="009F0912">
        <w:rPr>
          <w:rFonts w:asciiTheme="majorHAnsi" w:hAnsiTheme="majorHAnsi" w:cstheme="majorHAnsi"/>
        </w:rPr>
        <w:t xml:space="preserve"> Stained slides were scanned using the AxioScan.Z1 microscope slide scanner and analyzed using HALO image analysis software (Indica Labs, Albuquerque, NM, USA). Immunophenotypic markers included in the panels were selected to phenotype T cells, exhaustion, activation, memory, proliferation, and checkpoint status with densities quantified using HALO analysis software.</w:t>
      </w:r>
    </w:p>
    <w:p w14:paraId="5B89763A" w14:textId="77777777" w:rsidR="000C640A" w:rsidRPr="009F0912" w:rsidRDefault="000C640A" w:rsidP="000C640A">
      <w:pPr>
        <w:pStyle w:val="Ttulo2"/>
        <w:spacing w:line="480" w:lineRule="auto"/>
        <w:jc w:val="both"/>
        <w:rPr>
          <w:rFonts w:cstheme="majorHAnsi"/>
          <w:lang w:val="en-GB"/>
        </w:rPr>
      </w:pPr>
      <w:r w:rsidRPr="009F0912">
        <w:rPr>
          <w:rFonts w:cstheme="majorHAnsi"/>
          <w:lang w:val="en-GB"/>
        </w:rPr>
        <w:t>Flow cytometry</w:t>
      </w:r>
    </w:p>
    <w:p w14:paraId="4389781F" w14:textId="77777777" w:rsidR="000C640A" w:rsidRPr="009F0912" w:rsidRDefault="000C640A" w:rsidP="000C640A">
      <w:pPr>
        <w:spacing w:line="480" w:lineRule="auto"/>
        <w:jc w:val="both"/>
        <w:rPr>
          <w:rFonts w:asciiTheme="majorHAnsi" w:hAnsiTheme="majorHAnsi" w:cstheme="majorHAnsi"/>
          <w:lang w:val="en-GB"/>
        </w:rPr>
      </w:pPr>
      <w:r w:rsidRPr="009F0912">
        <w:rPr>
          <w:rFonts w:asciiTheme="majorHAnsi" w:hAnsiTheme="majorHAnsi" w:cstheme="majorHAnsi"/>
          <w:lang w:val="en-GB"/>
        </w:rPr>
        <w:t>In vitro profiling of uza-cel phenotypic composition was performed via multiparameter flow cytometry. Manufactured products were thawed, washed, and counted using a Nexcelom Cellometer T4. One million viable cells were washed and stained with fixable viability dye (L34966, Invitrogen). These cells were washed and stained with a dextramer specific for the MAGE-A4 T-cell receptor, washed and stained with FcR block (130-059-901, Miltenyi Biotec) and optimal titres of CD3 AF700 (clone UCHT1), CD4 BUV395 (RPA-T4), CD8 BUV496 (RPA-T8), CD45RA (clone HI100), and CCR7 (clone 150503), among other markers. Cells were washed and acquired on an X20 Fortessa flow cytometer (BD Biosciences) using optimized application settings.</w:t>
      </w:r>
    </w:p>
    <w:p w14:paraId="0BD20A11" w14:textId="77777777" w:rsidR="000C640A" w:rsidRPr="009F0912" w:rsidRDefault="000C640A" w:rsidP="000C640A">
      <w:pPr>
        <w:pStyle w:val="Ttulo2"/>
        <w:spacing w:line="480" w:lineRule="auto"/>
        <w:jc w:val="both"/>
        <w:rPr>
          <w:rFonts w:cstheme="majorHAnsi"/>
          <w:lang w:val="en-GB"/>
        </w:rPr>
      </w:pPr>
      <w:r w:rsidRPr="009F0912">
        <w:rPr>
          <w:rFonts w:cstheme="majorHAnsi"/>
          <w:lang w:val="en-GB"/>
        </w:rPr>
        <w:t>Serum protein analysis</w:t>
      </w:r>
    </w:p>
    <w:p w14:paraId="13D8E89F" w14:textId="77777777" w:rsidR="000C640A" w:rsidRPr="009F0912" w:rsidRDefault="000C640A" w:rsidP="000C640A">
      <w:pPr>
        <w:spacing w:line="480" w:lineRule="auto"/>
        <w:jc w:val="both"/>
        <w:rPr>
          <w:rFonts w:asciiTheme="majorHAnsi" w:hAnsiTheme="majorHAnsi" w:cstheme="majorHAnsi"/>
          <w:lang w:val="en-GB"/>
        </w:rPr>
      </w:pPr>
      <w:r w:rsidRPr="009F0912">
        <w:rPr>
          <w:rFonts w:asciiTheme="majorHAnsi" w:hAnsiTheme="majorHAnsi" w:cstheme="majorHAnsi"/>
          <w:lang w:val="en-GB"/>
        </w:rPr>
        <w:t xml:space="preserve">A Meso Scale Discovery platform and multiplex kits were used to determine levels of a panel of pharmacodynamic biomarkers; serum samples were collected at baseline, pre infusion, and 2–4 hours post infusion on day 1; days 2, 4, and 8; weeks 2, 4, 8, 12, and </w:t>
      </w:r>
      <w:r w:rsidRPr="009F0912">
        <w:rPr>
          <w:rFonts w:asciiTheme="majorHAnsi" w:hAnsiTheme="majorHAnsi" w:cstheme="majorHAnsi"/>
          <w:lang w:val="en-GB"/>
        </w:rPr>
        <w:lastRenderedPageBreak/>
        <w:t>24; and every 2 months post infusion. In general, baseline was defined as the last assessment prior to lymphodepletion.</w:t>
      </w:r>
    </w:p>
    <w:p w14:paraId="477D6347" w14:textId="77777777" w:rsidR="00D25241" w:rsidRPr="009F0912" w:rsidRDefault="00D25241" w:rsidP="00D25241">
      <w:pPr>
        <w:pStyle w:val="Ttulo2"/>
        <w:spacing w:line="480" w:lineRule="auto"/>
        <w:jc w:val="both"/>
        <w:rPr>
          <w:rFonts w:cstheme="majorHAnsi"/>
        </w:rPr>
      </w:pPr>
      <w:bookmarkStart w:id="2" w:name="_Hlk180052072"/>
      <w:r w:rsidRPr="009F0912">
        <w:rPr>
          <w:rFonts w:cstheme="majorHAnsi"/>
        </w:rPr>
        <w:t>Data availability</w:t>
      </w:r>
    </w:p>
    <w:bookmarkEnd w:id="2"/>
    <w:p w14:paraId="30567F59" w14:textId="77777777" w:rsidR="00D25241" w:rsidRPr="009F0912" w:rsidRDefault="00D25241" w:rsidP="00D25241">
      <w:pPr>
        <w:spacing w:line="480" w:lineRule="auto"/>
        <w:jc w:val="both"/>
        <w:rPr>
          <w:rFonts w:asciiTheme="majorHAnsi" w:hAnsiTheme="majorHAnsi" w:cstheme="majorHAnsi"/>
        </w:rPr>
      </w:pPr>
      <w:r w:rsidRPr="009F0912">
        <w:rPr>
          <w:rFonts w:asciiTheme="majorHAnsi" w:hAnsiTheme="majorHAnsi" w:cstheme="majorHAnsi"/>
        </w:rPr>
        <w:t xml:space="preserve">The clinical datasets generated and analyzed during the current study are available upon reasonable request for research only, noncommercial purposes. Such datasets include the study protocol, statistical analysis plan, individual participant data that underlie the results reported in this Article after de-identification (text, tables, figures, and appendices), and supporting documentation, as required. Restrictions relating to patient confidentiality and consent will be maintained by aggregating and anonymizing identifiable patient data. The clinical data will be available beginning immediately after article publication and thereafter with no time limit. Requests should be sent in writing describing the nature of the proposed research and extent of data requirements. Data recipients are required to enter a formal data sharing agreement that describes the conditions for release and requirements for data transfer, storage, archiving, publication, and intellectual property. Requests should be directed to </w:t>
      </w:r>
      <w:hyperlink r:id="rId8" w:history="1">
        <w:r w:rsidRPr="009F0912">
          <w:rPr>
            <w:rStyle w:val="Hipervnculo"/>
            <w:rFonts w:asciiTheme="majorHAnsi" w:hAnsiTheme="majorHAnsi" w:cstheme="majorHAnsi"/>
          </w:rPr>
          <w:t>medical.information@adaptimmune.com</w:t>
        </w:r>
      </w:hyperlink>
      <w:r w:rsidRPr="009F0912">
        <w:rPr>
          <w:rFonts w:asciiTheme="majorHAnsi" w:hAnsiTheme="majorHAnsi" w:cstheme="majorHAnsi"/>
        </w:rPr>
        <w:t xml:space="preserve"> and will be reviewed by the first and last authors, and by Adaptimmune. Responses will typically be provided within 60 days of the initial request.</w:t>
      </w:r>
    </w:p>
    <w:p w14:paraId="188EEFD0" w14:textId="77777777" w:rsidR="00935207" w:rsidRPr="009F0912" w:rsidRDefault="00935207" w:rsidP="00DD60C8">
      <w:pPr>
        <w:spacing w:line="279" w:lineRule="auto"/>
        <w:rPr>
          <w:rFonts w:asciiTheme="majorHAnsi" w:hAnsiTheme="majorHAnsi" w:cstheme="majorHAnsi"/>
          <w:b/>
          <w:bCs/>
        </w:rPr>
      </w:pPr>
    </w:p>
    <w:sectPr w:rsidR="00935207" w:rsidRPr="009F0912">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FC4BFD" w14:textId="77777777" w:rsidR="003F74AC" w:rsidRDefault="003F74AC" w:rsidP="00DC1AFB">
      <w:pPr>
        <w:spacing w:after="0" w:line="240" w:lineRule="auto"/>
      </w:pPr>
      <w:r>
        <w:separator/>
      </w:r>
    </w:p>
  </w:endnote>
  <w:endnote w:type="continuationSeparator" w:id="0">
    <w:p w14:paraId="08B794CA" w14:textId="77777777" w:rsidR="003F74AC" w:rsidRDefault="003F74AC" w:rsidP="00DC1AFB">
      <w:pPr>
        <w:spacing w:after="0" w:line="240" w:lineRule="auto"/>
      </w:pPr>
      <w:r>
        <w:continuationSeparator/>
      </w:r>
    </w:p>
  </w:endnote>
  <w:endnote w:type="continuationNotice" w:id="1">
    <w:p w14:paraId="25BF2415" w14:textId="77777777" w:rsidR="003F74AC" w:rsidRDefault="003F74A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44916867"/>
      <w:docPartObj>
        <w:docPartGallery w:val="Page Numbers (Bottom of Page)"/>
        <w:docPartUnique/>
      </w:docPartObj>
    </w:sdtPr>
    <w:sdtContent>
      <w:sdt>
        <w:sdtPr>
          <w:id w:val="-1769616900"/>
          <w:docPartObj>
            <w:docPartGallery w:val="Page Numbers (Top of Page)"/>
            <w:docPartUnique/>
          </w:docPartObj>
        </w:sdtPr>
        <w:sdtContent>
          <w:p w14:paraId="440C3DF0" w14:textId="5AFD3BCF" w:rsidR="00DC1AFB" w:rsidRDefault="00DC1AFB">
            <w:pPr>
              <w:pStyle w:val="Piedepgina"/>
              <w:jc w:val="right"/>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6A0C0D4C" w14:textId="77777777" w:rsidR="00DC1AFB" w:rsidRDefault="00DC1AF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0217C0" w14:textId="77777777" w:rsidR="003F74AC" w:rsidRDefault="003F74AC" w:rsidP="00DC1AFB">
      <w:pPr>
        <w:spacing w:after="0" w:line="240" w:lineRule="auto"/>
      </w:pPr>
      <w:r>
        <w:separator/>
      </w:r>
    </w:p>
  </w:footnote>
  <w:footnote w:type="continuationSeparator" w:id="0">
    <w:p w14:paraId="19FA6CE1" w14:textId="77777777" w:rsidR="003F74AC" w:rsidRDefault="003F74AC" w:rsidP="00DC1AFB">
      <w:pPr>
        <w:spacing w:after="0" w:line="240" w:lineRule="auto"/>
      </w:pPr>
      <w:r>
        <w:continuationSeparator/>
      </w:r>
    </w:p>
  </w:footnote>
  <w:footnote w:type="continuationNotice" w:id="1">
    <w:p w14:paraId="3D145949" w14:textId="77777777" w:rsidR="003F74AC" w:rsidRDefault="003F74A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C664D1"/>
    <w:multiLevelType w:val="hybridMultilevel"/>
    <w:tmpl w:val="C9F0B8AA"/>
    <w:lvl w:ilvl="0" w:tplc="DFA0A7C2">
      <w:start w:val="1"/>
      <w:numFmt w:val="bullet"/>
      <w:lvlText w:val="•"/>
      <w:lvlJc w:val="left"/>
      <w:pPr>
        <w:tabs>
          <w:tab w:val="num" w:pos="720"/>
        </w:tabs>
        <w:ind w:left="720" w:hanging="360"/>
      </w:pPr>
      <w:rPr>
        <w:rFonts w:ascii="Arial" w:hAnsi="Arial" w:hint="default"/>
      </w:rPr>
    </w:lvl>
    <w:lvl w:ilvl="1" w:tplc="2FCC2CB4">
      <w:start w:val="45"/>
      <w:numFmt w:val="bullet"/>
      <w:lvlText w:val="–"/>
      <w:lvlJc w:val="left"/>
      <w:pPr>
        <w:tabs>
          <w:tab w:val="num" w:pos="1440"/>
        </w:tabs>
        <w:ind w:left="1440" w:hanging="360"/>
      </w:pPr>
      <w:rPr>
        <w:rFonts w:ascii="Calibri" w:hAnsi="Calibri" w:hint="default"/>
      </w:rPr>
    </w:lvl>
    <w:lvl w:ilvl="2" w:tplc="7CA2C6BC" w:tentative="1">
      <w:start w:val="1"/>
      <w:numFmt w:val="bullet"/>
      <w:lvlText w:val="•"/>
      <w:lvlJc w:val="left"/>
      <w:pPr>
        <w:tabs>
          <w:tab w:val="num" w:pos="2160"/>
        </w:tabs>
        <w:ind w:left="2160" w:hanging="360"/>
      </w:pPr>
      <w:rPr>
        <w:rFonts w:ascii="Arial" w:hAnsi="Arial" w:hint="default"/>
      </w:rPr>
    </w:lvl>
    <w:lvl w:ilvl="3" w:tplc="9FD8B9BC" w:tentative="1">
      <w:start w:val="1"/>
      <w:numFmt w:val="bullet"/>
      <w:lvlText w:val="•"/>
      <w:lvlJc w:val="left"/>
      <w:pPr>
        <w:tabs>
          <w:tab w:val="num" w:pos="2880"/>
        </w:tabs>
        <w:ind w:left="2880" w:hanging="360"/>
      </w:pPr>
      <w:rPr>
        <w:rFonts w:ascii="Arial" w:hAnsi="Arial" w:hint="default"/>
      </w:rPr>
    </w:lvl>
    <w:lvl w:ilvl="4" w:tplc="0B1A2E06" w:tentative="1">
      <w:start w:val="1"/>
      <w:numFmt w:val="bullet"/>
      <w:lvlText w:val="•"/>
      <w:lvlJc w:val="left"/>
      <w:pPr>
        <w:tabs>
          <w:tab w:val="num" w:pos="3600"/>
        </w:tabs>
        <w:ind w:left="3600" w:hanging="360"/>
      </w:pPr>
      <w:rPr>
        <w:rFonts w:ascii="Arial" w:hAnsi="Arial" w:hint="default"/>
      </w:rPr>
    </w:lvl>
    <w:lvl w:ilvl="5" w:tplc="06C2A884" w:tentative="1">
      <w:start w:val="1"/>
      <w:numFmt w:val="bullet"/>
      <w:lvlText w:val="•"/>
      <w:lvlJc w:val="left"/>
      <w:pPr>
        <w:tabs>
          <w:tab w:val="num" w:pos="4320"/>
        </w:tabs>
        <w:ind w:left="4320" w:hanging="360"/>
      </w:pPr>
      <w:rPr>
        <w:rFonts w:ascii="Arial" w:hAnsi="Arial" w:hint="default"/>
      </w:rPr>
    </w:lvl>
    <w:lvl w:ilvl="6" w:tplc="64545E60" w:tentative="1">
      <w:start w:val="1"/>
      <w:numFmt w:val="bullet"/>
      <w:lvlText w:val="•"/>
      <w:lvlJc w:val="left"/>
      <w:pPr>
        <w:tabs>
          <w:tab w:val="num" w:pos="5040"/>
        </w:tabs>
        <w:ind w:left="5040" w:hanging="360"/>
      </w:pPr>
      <w:rPr>
        <w:rFonts w:ascii="Arial" w:hAnsi="Arial" w:hint="default"/>
      </w:rPr>
    </w:lvl>
    <w:lvl w:ilvl="7" w:tplc="EFECBE94" w:tentative="1">
      <w:start w:val="1"/>
      <w:numFmt w:val="bullet"/>
      <w:lvlText w:val="•"/>
      <w:lvlJc w:val="left"/>
      <w:pPr>
        <w:tabs>
          <w:tab w:val="num" w:pos="5760"/>
        </w:tabs>
        <w:ind w:left="5760" w:hanging="360"/>
      </w:pPr>
      <w:rPr>
        <w:rFonts w:ascii="Arial" w:hAnsi="Arial" w:hint="default"/>
      </w:rPr>
    </w:lvl>
    <w:lvl w:ilvl="8" w:tplc="B8C04B8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6CB5679"/>
    <w:multiLevelType w:val="hybridMultilevel"/>
    <w:tmpl w:val="467436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5965B7"/>
    <w:multiLevelType w:val="hybridMultilevel"/>
    <w:tmpl w:val="C02606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19318F"/>
    <w:multiLevelType w:val="hybridMultilevel"/>
    <w:tmpl w:val="F60A9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6C682F"/>
    <w:multiLevelType w:val="hybridMultilevel"/>
    <w:tmpl w:val="B66E35A8"/>
    <w:lvl w:ilvl="0" w:tplc="38047D2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A172D4"/>
    <w:multiLevelType w:val="hybridMultilevel"/>
    <w:tmpl w:val="0F56D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97272F"/>
    <w:multiLevelType w:val="hybridMultilevel"/>
    <w:tmpl w:val="82021CD8"/>
    <w:lvl w:ilvl="0" w:tplc="04090001">
      <w:start w:val="1"/>
      <w:numFmt w:val="bullet"/>
      <w:lvlText w:val=""/>
      <w:lvlJc w:val="left"/>
      <w:pPr>
        <w:ind w:left="720" w:hanging="360"/>
      </w:pPr>
      <w:rPr>
        <w:rFonts w:ascii="Symbol" w:hAnsi="Symbol" w:hint="default"/>
      </w:rPr>
    </w:lvl>
    <w:lvl w:ilvl="1" w:tplc="0A64020E">
      <w:start w:val="13"/>
      <w:numFmt w:val="bullet"/>
      <w:lvlText w:val="•"/>
      <w:lvlJc w:val="left"/>
      <w:pPr>
        <w:ind w:left="1800" w:hanging="720"/>
      </w:pPr>
      <w:rPr>
        <w:rFonts w:ascii="Arial" w:eastAsiaTheme="minorEastAsia"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F22CF5"/>
    <w:multiLevelType w:val="hybridMultilevel"/>
    <w:tmpl w:val="C5668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5C592C"/>
    <w:multiLevelType w:val="hybridMultilevel"/>
    <w:tmpl w:val="66EE4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46697F"/>
    <w:multiLevelType w:val="hybridMultilevel"/>
    <w:tmpl w:val="04AC9B78"/>
    <w:lvl w:ilvl="0" w:tplc="DC10F4F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AA12CB"/>
    <w:multiLevelType w:val="hybridMultilevel"/>
    <w:tmpl w:val="538CA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AC6539"/>
    <w:multiLevelType w:val="hybridMultilevel"/>
    <w:tmpl w:val="05D63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BE349C"/>
    <w:multiLevelType w:val="hybridMultilevel"/>
    <w:tmpl w:val="16984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1B7836"/>
    <w:multiLevelType w:val="hybridMultilevel"/>
    <w:tmpl w:val="F9525D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D311F5"/>
    <w:multiLevelType w:val="hybridMultilevel"/>
    <w:tmpl w:val="02749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6D78BD"/>
    <w:multiLevelType w:val="hybridMultilevel"/>
    <w:tmpl w:val="618EEDCC"/>
    <w:lvl w:ilvl="0" w:tplc="9C92160E">
      <w:start w:val="1"/>
      <w:numFmt w:val="lowerLetter"/>
      <w:lvlText w:val="(%1)"/>
      <w:lvlJc w:val="left"/>
      <w:pPr>
        <w:ind w:left="720" w:hanging="360"/>
      </w:pPr>
      <w:rPr>
        <w:rFonts w:cstheme="min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0FB362"/>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48047A5F"/>
    <w:multiLevelType w:val="hybridMultilevel"/>
    <w:tmpl w:val="DF649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AD16CD8"/>
    <w:multiLevelType w:val="hybridMultilevel"/>
    <w:tmpl w:val="F348C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652A63"/>
    <w:multiLevelType w:val="hybridMultilevel"/>
    <w:tmpl w:val="FDFC40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C738DE"/>
    <w:multiLevelType w:val="hybridMultilevel"/>
    <w:tmpl w:val="FCF26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0526E4"/>
    <w:multiLevelType w:val="hybridMultilevel"/>
    <w:tmpl w:val="09E05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0312FD5"/>
    <w:multiLevelType w:val="hybridMultilevel"/>
    <w:tmpl w:val="C54C96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EB720C"/>
    <w:multiLevelType w:val="hybridMultilevel"/>
    <w:tmpl w:val="EA56A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EB2D6D"/>
    <w:multiLevelType w:val="hybridMultilevel"/>
    <w:tmpl w:val="26F02D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D497F13"/>
    <w:multiLevelType w:val="hybridMultilevel"/>
    <w:tmpl w:val="C57EFD6C"/>
    <w:lvl w:ilvl="0" w:tplc="AAD8C840">
      <w:start w:val="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FA8695E"/>
    <w:multiLevelType w:val="hybridMultilevel"/>
    <w:tmpl w:val="20A25EA6"/>
    <w:lvl w:ilvl="0" w:tplc="8192607C">
      <w:start w:val="1"/>
      <w:numFmt w:val="bullet"/>
      <w:lvlText w:val=""/>
      <w:lvlJc w:val="left"/>
      <w:pPr>
        <w:ind w:left="720" w:hanging="360"/>
      </w:pPr>
      <w:rPr>
        <w:rFonts w:ascii="Symbol" w:hAnsi="Symbol"/>
      </w:rPr>
    </w:lvl>
    <w:lvl w:ilvl="1" w:tplc="E998F716">
      <w:start w:val="1"/>
      <w:numFmt w:val="bullet"/>
      <w:lvlText w:val=""/>
      <w:lvlJc w:val="left"/>
      <w:pPr>
        <w:ind w:left="720" w:hanging="360"/>
      </w:pPr>
      <w:rPr>
        <w:rFonts w:ascii="Symbol" w:hAnsi="Symbol"/>
      </w:rPr>
    </w:lvl>
    <w:lvl w:ilvl="2" w:tplc="AC5CB9BC">
      <w:start w:val="1"/>
      <w:numFmt w:val="bullet"/>
      <w:lvlText w:val=""/>
      <w:lvlJc w:val="left"/>
      <w:pPr>
        <w:ind w:left="720" w:hanging="360"/>
      </w:pPr>
      <w:rPr>
        <w:rFonts w:ascii="Symbol" w:hAnsi="Symbol"/>
      </w:rPr>
    </w:lvl>
    <w:lvl w:ilvl="3" w:tplc="D7B4D5C4">
      <w:start w:val="1"/>
      <w:numFmt w:val="bullet"/>
      <w:lvlText w:val=""/>
      <w:lvlJc w:val="left"/>
      <w:pPr>
        <w:ind w:left="720" w:hanging="360"/>
      </w:pPr>
      <w:rPr>
        <w:rFonts w:ascii="Symbol" w:hAnsi="Symbol"/>
      </w:rPr>
    </w:lvl>
    <w:lvl w:ilvl="4" w:tplc="5164D8A0">
      <w:start w:val="1"/>
      <w:numFmt w:val="bullet"/>
      <w:lvlText w:val=""/>
      <w:lvlJc w:val="left"/>
      <w:pPr>
        <w:ind w:left="720" w:hanging="360"/>
      </w:pPr>
      <w:rPr>
        <w:rFonts w:ascii="Symbol" w:hAnsi="Symbol"/>
      </w:rPr>
    </w:lvl>
    <w:lvl w:ilvl="5" w:tplc="F0E06800">
      <w:start w:val="1"/>
      <w:numFmt w:val="bullet"/>
      <w:lvlText w:val=""/>
      <w:lvlJc w:val="left"/>
      <w:pPr>
        <w:ind w:left="720" w:hanging="360"/>
      </w:pPr>
      <w:rPr>
        <w:rFonts w:ascii="Symbol" w:hAnsi="Symbol"/>
      </w:rPr>
    </w:lvl>
    <w:lvl w:ilvl="6" w:tplc="585E967C">
      <w:start w:val="1"/>
      <w:numFmt w:val="bullet"/>
      <w:lvlText w:val=""/>
      <w:lvlJc w:val="left"/>
      <w:pPr>
        <w:ind w:left="720" w:hanging="360"/>
      </w:pPr>
      <w:rPr>
        <w:rFonts w:ascii="Symbol" w:hAnsi="Symbol"/>
      </w:rPr>
    </w:lvl>
    <w:lvl w:ilvl="7" w:tplc="9E88497C">
      <w:start w:val="1"/>
      <w:numFmt w:val="bullet"/>
      <w:lvlText w:val=""/>
      <w:lvlJc w:val="left"/>
      <w:pPr>
        <w:ind w:left="720" w:hanging="360"/>
      </w:pPr>
      <w:rPr>
        <w:rFonts w:ascii="Symbol" w:hAnsi="Symbol"/>
      </w:rPr>
    </w:lvl>
    <w:lvl w:ilvl="8" w:tplc="89C004F2">
      <w:start w:val="1"/>
      <w:numFmt w:val="bullet"/>
      <w:lvlText w:val=""/>
      <w:lvlJc w:val="left"/>
      <w:pPr>
        <w:ind w:left="720" w:hanging="360"/>
      </w:pPr>
      <w:rPr>
        <w:rFonts w:ascii="Symbol" w:hAnsi="Symbol"/>
      </w:rPr>
    </w:lvl>
  </w:abstractNum>
  <w:abstractNum w:abstractNumId="27" w15:restartNumberingAfterBreak="0">
    <w:nsid w:val="640850ED"/>
    <w:multiLevelType w:val="hybridMultilevel"/>
    <w:tmpl w:val="DE4EEE10"/>
    <w:lvl w:ilvl="0" w:tplc="33CC9B9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7356DE"/>
    <w:multiLevelType w:val="hybridMultilevel"/>
    <w:tmpl w:val="93E0A1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A4E7314"/>
    <w:multiLevelType w:val="hybridMultilevel"/>
    <w:tmpl w:val="2E9C5B9E"/>
    <w:lvl w:ilvl="0" w:tplc="D8A0F3E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16F6D44"/>
    <w:multiLevelType w:val="hybridMultilevel"/>
    <w:tmpl w:val="4F722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19D6E2D"/>
    <w:multiLevelType w:val="hybridMultilevel"/>
    <w:tmpl w:val="FFF286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3D4574D"/>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3" w15:restartNumberingAfterBreak="0">
    <w:nsid w:val="73EE45DE"/>
    <w:multiLevelType w:val="hybridMultilevel"/>
    <w:tmpl w:val="2E6A0F28"/>
    <w:lvl w:ilvl="0" w:tplc="D1BE0504">
      <w:start w:val="1"/>
      <w:numFmt w:val="bullet"/>
      <w:lvlText w:val="•"/>
      <w:lvlJc w:val="left"/>
      <w:pPr>
        <w:tabs>
          <w:tab w:val="num" w:pos="720"/>
        </w:tabs>
        <w:ind w:left="720" w:hanging="360"/>
      </w:pPr>
      <w:rPr>
        <w:rFonts w:ascii="Arial" w:hAnsi="Arial" w:hint="default"/>
      </w:rPr>
    </w:lvl>
    <w:lvl w:ilvl="1" w:tplc="AB2E7616">
      <w:start w:val="45"/>
      <w:numFmt w:val="bullet"/>
      <w:lvlText w:val="–"/>
      <w:lvlJc w:val="left"/>
      <w:pPr>
        <w:tabs>
          <w:tab w:val="num" w:pos="1440"/>
        </w:tabs>
        <w:ind w:left="1440" w:hanging="360"/>
      </w:pPr>
      <w:rPr>
        <w:rFonts w:ascii="Calibri" w:hAnsi="Calibri" w:hint="default"/>
      </w:rPr>
    </w:lvl>
    <w:lvl w:ilvl="2" w:tplc="92369C7C" w:tentative="1">
      <w:start w:val="1"/>
      <w:numFmt w:val="bullet"/>
      <w:lvlText w:val="•"/>
      <w:lvlJc w:val="left"/>
      <w:pPr>
        <w:tabs>
          <w:tab w:val="num" w:pos="2160"/>
        </w:tabs>
        <w:ind w:left="2160" w:hanging="360"/>
      </w:pPr>
      <w:rPr>
        <w:rFonts w:ascii="Arial" w:hAnsi="Arial" w:hint="default"/>
      </w:rPr>
    </w:lvl>
    <w:lvl w:ilvl="3" w:tplc="BE9020A0" w:tentative="1">
      <w:start w:val="1"/>
      <w:numFmt w:val="bullet"/>
      <w:lvlText w:val="•"/>
      <w:lvlJc w:val="left"/>
      <w:pPr>
        <w:tabs>
          <w:tab w:val="num" w:pos="2880"/>
        </w:tabs>
        <w:ind w:left="2880" w:hanging="360"/>
      </w:pPr>
      <w:rPr>
        <w:rFonts w:ascii="Arial" w:hAnsi="Arial" w:hint="default"/>
      </w:rPr>
    </w:lvl>
    <w:lvl w:ilvl="4" w:tplc="EBDCE8DE" w:tentative="1">
      <w:start w:val="1"/>
      <w:numFmt w:val="bullet"/>
      <w:lvlText w:val="•"/>
      <w:lvlJc w:val="left"/>
      <w:pPr>
        <w:tabs>
          <w:tab w:val="num" w:pos="3600"/>
        </w:tabs>
        <w:ind w:left="3600" w:hanging="360"/>
      </w:pPr>
      <w:rPr>
        <w:rFonts w:ascii="Arial" w:hAnsi="Arial" w:hint="default"/>
      </w:rPr>
    </w:lvl>
    <w:lvl w:ilvl="5" w:tplc="28800192" w:tentative="1">
      <w:start w:val="1"/>
      <w:numFmt w:val="bullet"/>
      <w:lvlText w:val="•"/>
      <w:lvlJc w:val="left"/>
      <w:pPr>
        <w:tabs>
          <w:tab w:val="num" w:pos="4320"/>
        </w:tabs>
        <w:ind w:left="4320" w:hanging="360"/>
      </w:pPr>
      <w:rPr>
        <w:rFonts w:ascii="Arial" w:hAnsi="Arial" w:hint="default"/>
      </w:rPr>
    </w:lvl>
    <w:lvl w:ilvl="6" w:tplc="765296D6" w:tentative="1">
      <w:start w:val="1"/>
      <w:numFmt w:val="bullet"/>
      <w:lvlText w:val="•"/>
      <w:lvlJc w:val="left"/>
      <w:pPr>
        <w:tabs>
          <w:tab w:val="num" w:pos="5040"/>
        </w:tabs>
        <w:ind w:left="5040" w:hanging="360"/>
      </w:pPr>
      <w:rPr>
        <w:rFonts w:ascii="Arial" w:hAnsi="Arial" w:hint="default"/>
      </w:rPr>
    </w:lvl>
    <w:lvl w:ilvl="7" w:tplc="1E62E950" w:tentative="1">
      <w:start w:val="1"/>
      <w:numFmt w:val="bullet"/>
      <w:lvlText w:val="•"/>
      <w:lvlJc w:val="left"/>
      <w:pPr>
        <w:tabs>
          <w:tab w:val="num" w:pos="5760"/>
        </w:tabs>
        <w:ind w:left="5760" w:hanging="360"/>
      </w:pPr>
      <w:rPr>
        <w:rFonts w:ascii="Arial" w:hAnsi="Arial" w:hint="default"/>
      </w:rPr>
    </w:lvl>
    <w:lvl w:ilvl="8" w:tplc="376ED8FA"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746226F3"/>
    <w:multiLevelType w:val="hybridMultilevel"/>
    <w:tmpl w:val="CE48148A"/>
    <w:lvl w:ilvl="0" w:tplc="C472CF5E">
      <w:start w:val="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BA50F3"/>
    <w:multiLevelType w:val="hybridMultilevel"/>
    <w:tmpl w:val="9924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F443AE1"/>
    <w:multiLevelType w:val="hybridMultilevel"/>
    <w:tmpl w:val="074AEC5A"/>
    <w:lvl w:ilvl="0" w:tplc="04090001">
      <w:start w:val="1"/>
      <w:numFmt w:val="bullet"/>
      <w:lvlText w:val=""/>
      <w:lvlJc w:val="left"/>
      <w:pPr>
        <w:ind w:left="720" w:hanging="360"/>
      </w:pPr>
      <w:rPr>
        <w:rFonts w:ascii="Symbol" w:hAnsi="Symbol" w:hint="default"/>
      </w:rPr>
    </w:lvl>
    <w:lvl w:ilvl="1" w:tplc="EFD0AADC">
      <w:start w:val="13"/>
      <w:numFmt w:val="bullet"/>
      <w:lvlText w:val="•"/>
      <w:lvlJc w:val="left"/>
      <w:pPr>
        <w:ind w:left="1800" w:hanging="720"/>
      </w:pPr>
      <w:rPr>
        <w:rFonts w:ascii="Arial" w:eastAsiaTheme="minorEastAsia"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85437478">
    <w:abstractNumId w:val="0"/>
  </w:num>
  <w:num w:numId="2" w16cid:durableId="1331834778">
    <w:abstractNumId w:val="33"/>
  </w:num>
  <w:num w:numId="3" w16cid:durableId="1053851155">
    <w:abstractNumId w:val="28"/>
  </w:num>
  <w:num w:numId="4" w16cid:durableId="1987279009">
    <w:abstractNumId w:val="10"/>
  </w:num>
  <w:num w:numId="5" w16cid:durableId="1507556101">
    <w:abstractNumId w:val="20"/>
  </w:num>
  <w:num w:numId="6" w16cid:durableId="62335387">
    <w:abstractNumId w:val="24"/>
  </w:num>
  <w:num w:numId="7" w16cid:durableId="1319847389">
    <w:abstractNumId w:val="31"/>
  </w:num>
  <w:num w:numId="8" w16cid:durableId="1505630833">
    <w:abstractNumId w:val="1"/>
  </w:num>
  <w:num w:numId="9" w16cid:durableId="247008626">
    <w:abstractNumId w:val="35"/>
  </w:num>
  <w:num w:numId="10" w16cid:durableId="1956211208">
    <w:abstractNumId w:val="3"/>
  </w:num>
  <w:num w:numId="11" w16cid:durableId="1426682588">
    <w:abstractNumId w:val="12"/>
  </w:num>
  <w:num w:numId="12" w16cid:durableId="592134131">
    <w:abstractNumId w:val="5"/>
  </w:num>
  <w:num w:numId="13" w16cid:durableId="1660693655">
    <w:abstractNumId w:val="23"/>
  </w:num>
  <w:num w:numId="14" w16cid:durableId="224948934">
    <w:abstractNumId w:val="30"/>
  </w:num>
  <w:num w:numId="15" w16cid:durableId="1234003337">
    <w:abstractNumId w:val="13"/>
  </w:num>
  <w:num w:numId="16" w16cid:durableId="1891723416">
    <w:abstractNumId w:val="18"/>
  </w:num>
  <w:num w:numId="17" w16cid:durableId="2132551906">
    <w:abstractNumId w:val="8"/>
  </w:num>
  <w:num w:numId="18" w16cid:durableId="796415930">
    <w:abstractNumId w:val="17"/>
  </w:num>
  <w:num w:numId="19" w16cid:durableId="766578655">
    <w:abstractNumId w:val="7"/>
  </w:num>
  <w:num w:numId="20" w16cid:durableId="1794715953">
    <w:abstractNumId w:val="21"/>
  </w:num>
  <w:num w:numId="21" w16cid:durableId="1273249786">
    <w:abstractNumId w:val="11"/>
  </w:num>
  <w:num w:numId="22" w16cid:durableId="447820393">
    <w:abstractNumId w:val="14"/>
  </w:num>
  <w:num w:numId="23" w16cid:durableId="332071999">
    <w:abstractNumId w:val="2"/>
  </w:num>
  <w:num w:numId="24" w16cid:durableId="1549143407">
    <w:abstractNumId w:val="4"/>
  </w:num>
  <w:num w:numId="25" w16cid:durableId="620378161">
    <w:abstractNumId w:val="19"/>
  </w:num>
  <w:num w:numId="26" w16cid:durableId="76901996">
    <w:abstractNumId w:val="22"/>
  </w:num>
  <w:num w:numId="27" w16cid:durableId="53479059">
    <w:abstractNumId w:val="26"/>
  </w:num>
  <w:num w:numId="28" w16cid:durableId="765614915">
    <w:abstractNumId w:val="16"/>
  </w:num>
  <w:num w:numId="29" w16cid:durableId="193540057">
    <w:abstractNumId w:val="15"/>
  </w:num>
  <w:num w:numId="30" w16cid:durableId="137115395">
    <w:abstractNumId w:val="32"/>
  </w:num>
  <w:num w:numId="31" w16cid:durableId="7756778">
    <w:abstractNumId w:val="29"/>
  </w:num>
  <w:num w:numId="32" w16cid:durableId="242960158">
    <w:abstractNumId w:val="27"/>
  </w:num>
  <w:num w:numId="33" w16cid:durableId="1208293836">
    <w:abstractNumId w:val="9"/>
  </w:num>
  <w:num w:numId="34" w16cid:durableId="927687743">
    <w:abstractNumId w:val="36"/>
  </w:num>
  <w:num w:numId="35" w16cid:durableId="2125806706">
    <w:abstractNumId w:val="6"/>
  </w:num>
  <w:num w:numId="36" w16cid:durableId="465121031">
    <w:abstractNumId w:val="25"/>
  </w:num>
  <w:num w:numId="37" w16cid:durableId="228998480">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removePersonalInformation/>
  <w:removeDateAndTime/>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Medicin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wz2f50rx5x5ueet5tpx2ro5a50xzastffe&quot;&gt;SURPASS Mono MS_JK&lt;record-ids&gt;&lt;item&gt;1&lt;/item&gt;&lt;item&gt;3&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D5BBB60"/>
    <w:rsid w:val="000018F2"/>
    <w:rsid w:val="00001DA2"/>
    <w:rsid w:val="000024B2"/>
    <w:rsid w:val="0000439D"/>
    <w:rsid w:val="00006419"/>
    <w:rsid w:val="00007128"/>
    <w:rsid w:val="00007543"/>
    <w:rsid w:val="00010481"/>
    <w:rsid w:val="00010CD2"/>
    <w:rsid w:val="000117FD"/>
    <w:rsid w:val="00012132"/>
    <w:rsid w:val="000125D4"/>
    <w:rsid w:val="000132E0"/>
    <w:rsid w:val="000133F8"/>
    <w:rsid w:val="00015F74"/>
    <w:rsid w:val="000176D2"/>
    <w:rsid w:val="000176F1"/>
    <w:rsid w:val="000200F9"/>
    <w:rsid w:val="00020521"/>
    <w:rsid w:val="00021C61"/>
    <w:rsid w:val="000222F7"/>
    <w:rsid w:val="00022661"/>
    <w:rsid w:val="00022D5F"/>
    <w:rsid w:val="00024742"/>
    <w:rsid w:val="000247C3"/>
    <w:rsid w:val="00024B2B"/>
    <w:rsid w:val="00026091"/>
    <w:rsid w:val="000269E2"/>
    <w:rsid w:val="00026C05"/>
    <w:rsid w:val="00026C6F"/>
    <w:rsid w:val="00026D6E"/>
    <w:rsid w:val="00031DDC"/>
    <w:rsid w:val="00032B87"/>
    <w:rsid w:val="00032D7D"/>
    <w:rsid w:val="00032E3C"/>
    <w:rsid w:val="00033428"/>
    <w:rsid w:val="000353A2"/>
    <w:rsid w:val="00037F95"/>
    <w:rsid w:val="00041564"/>
    <w:rsid w:val="0004272F"/>
    <w:rsid w:val="00042F4B"/>
    <w:rsid w:val="0004404D"/>
    <w:rsid w:val="00044D2D"/>
    <w:rsid w:val="00045033"/>
    <w:rsid w:val="00046668"/>
    <w:rsid w:val="000475D8"/>
    <w:rsid w:val="000475F6"/>
    <w:rsid w:val="000522FA"/>
    <w:rsid w:val="00052637"/>
    <w:rsid w:val="000530BB"/>
    <w:rsid w:val="000548F0"/>
    <w:rsid w:val="00055B97"/>
    <w:rsid w:val="00055CD3"/>
    <w:rsid w:val="00056B42"/>
    <w:rsid w:val="00056DD8"/>
    <w:rsid w:val="00061050"/>
    <w:rsid w:val="00061469"/>
    <w:rsid w:val="000614DC"/>
    <w:rsid w:val="00061865"/>
    <w:rsid w:val="000631E4"/>
    <w:rsid w:val="000642CF"/>
    <w:rsid w:val="000643BD"/>
    <w:rsid w:val="00065757"/>
    <w:rsid w:val="0006599B"/>
    <w:rsid w:val="00065A98"/>
    <w:rsid w:val="0006663C"/>
    <w:rsid w:val="00066F90"/>
    <w:rsid w:val="00067132"/>
    <w:rsid w:val="00067CC6"/>
    <w:rsid w:val="00070099"/>
    <w:rsid w:val="00071022"/>
    <w:rsid w:val="0007148B"/>
    <w:rsid w:val="000721D9"/>
    <w:rsid w:val="000727B2"/>
    <w:rsid w:val="00074EB1"/>
    <w:rsid w:val="0007587F"/>
    <w:rsid w:val="0007638B"/>
    <w:rsid w:val="000775A2"/>
    <w:rsid w:val="00077645"/>
    <w:rsid w:val="00080197"/>
    <w:rsid w:val="00080A26"/>
    <w:rsid w:val="000811B1"/>
    <w:rsid w:val="00082884"/>
    <w:rsid w:val="0008301B"/>
    <w:rsid w:val="00083286"/>
    <w:rsid w:val="00083567"/>
    <w:rsid w:val="00083D19"/>
    <w:rsid w:val="00084A43"/>
    <w:rsid w:val="00086202"/>
    <w:rsid w:val="000862BE"/>
    <w:rsid w:val="000874B0"/>
    <w:rsid w:val="000875B0"/>
    <w:rsid w:val="0008769B"/>
    <w:rsid w:val="00087CA7"/>
    <w:rsid w:val="00090663"/>
    <w:rsid w:val="000907A0"/>
    <w:rsid w:val="00091E4B"/>
    <w:rsid w:val="000936CA"/>
    <w:rsid w:val="00094038"/>
    <w:rsid w:val="00094255"/>
    <w:rsid w:val="000947FF"/>
    <w:rsid w:val="00094AA7"/>
    <w:rsid w:val="00096E48"/>
    <w:rsid w:val="000A0759"/>
    <w:rsid w:val="000A12AD"/>
    <w:rsid w:val="000A1A82"/>
    <w:rsid w:val="000A1B44"/>
    <w:rsid w:val="000A2827"/>
    <w:rsid w:val="000A342E"/>
    <w:rsid w:val="000A447C"/>
    <w:rsid w:val="000A46D8"/>
    <w:rsid w:val="000A4C5E"/>
    <w:rsid w:val="000A50AF"/>
    <w:rsid w:val="000A5770"/>
    <w:rsid w:val="000A6F42"/>
    <w:rsid w:val="000B055A"/>
    <w:rsid w:val="000B14C0"/>
    <w:rsid w:val="000B2556"/>
    <w:rsid w:val="000B2E0F"/>
    <w:rsid w:val="000B4863"/>
    <w:rsid w:val="000B49A3"/>
    <w:rsid w:val="000B4D4E"/>
    <w:rsid w:val="000B5106"/>
    <w:rsid w:val="000B5973"/>
    <w:rsid w:val="000B5BAE"/>
    <w:rsid w:val="000B661B"/>
    <w:rsid w:val="000B6E4A"/>
    <w:rsid w:val="000B7192"/>
    <w:rsid w:val="000C24FE"/>
    <w:rsid w:val="000C3A56"/>
    <w:rsid w:val="000C4B02"/>
    <w:rsid w:val="000C5E31"/>
    <w:rsid w:val="000C640A"/>
    <w:rsid w:val="000C6B5A"/>
    <w:rsid w:val="000C6D4C"/>
    <w:rsid w:val="000C6EC6"/>
    <w:rsid w:val="000C703F"/>
    <w:rsid w:val="000C7E0B"/>
    <w:rsid w:val="000D0100"/>
    <w:rsid w:val="000D1C66"/>
    <w:rsid w:val="000D27C9"/>
    <w:rsid w:val="000D5249"/>
    <w:rsid w:val="000D52E7"/>
    <w:rsid w:val="000D57CA"/>
    <w:rsid w:val="000D5880"/>
    <w:rsid w:val="000D5A9A"/>
    <w:rsid w:val="000D7A10"/>
    <w:rsid w:val="000E32F2"/>
    <w:rsid w:val="000E38CD"/>
    <w:rsid w:val="000E3B2F"/>
    <w:rsid w:val="000E3FF4"/>
    <w:rsid w:val="000E4EC9"/>
    <w:rsid w:val="000E52E3"/>
    <w:rsid w:val="000E58D8"/>
    <w:rsid w:val="000E69DC"/>
    <w:rsid w:val="000F0DFA"/>
    <w:rsid w:val="000F1326"/>
    <w:rsid w:val="000F30B6"/>
    <w:rsid w:val="000F5A4C"/>
    <w:rsid w:val="000F6BC2"/>
    <w:rsid w:val="000F7C0E"/>
    <w:rsid w:val="0010000E"/>
    <w:rsid w:val="00100010"/>
    <w:rsid w:val="0010018C"/>
    <w:rsid w:val="0010022E"/>
    <w:rsid w:val="00101455"/>
    <w:rsid w:val="00102095"/>
    <w:rsid w:val="00103285"/>
    <w:rsid w:val="00104206"/>
    <w:rsid w:val="001062EE"/>
    <w:rsid w:val="0010702A"/>
    <w:rsid w:val="001071B6"/>
    <w:rsid w:val="00107ED5"/>
    <w:rsid w:val="001102BC"/>
    <w:rsid w:val="001126B7"/>
    <w:rsid w:val="00112745"/>
    <w:rsid w:val="001139DD"/>
    <w:rsid w:val="00115054"/>
    <w:rsid w:val="0011549F"/>
    <w:rsid w:val="00120105"/>
    <w:rsid w:val="0012051C"/>
    <w:rsid w:val="00120706"/>
    <w:rsid w:val="00120CA9"/>
    <w:rsid w:val="00120D6B"/>
    <w:rsid w:val="001235AA"/>
    <w:rsid w:val="0012492F"/>
    <w:rsid w:val="00124C62"/>
    <w:rsid w:val="00125ED7"/>
    <w:rsid w:val="00127906"/>
    <w:rsid w:val="0012798F"/>
    <w:rsid w:val="00130220"/>
    <w:rsid w:val="00130558"/>
    <w:rsid w:val="0013056E"/>
    <w:rsid w:val="0013061B"/>
    <w:rsid w:val="00131E7B"/>
    <w:rsid w:val="00132EE9"/>
    <w:rsid w:val="00132F6B"/>
    <w:rsid w:val="00134E8D"/>
    <w:rsid w:val="00134F62"/>
    <w:rsid w:val="0013559D"/>
    <w:rsid w:val="001360F3"/>
    <w:rsid w:val="00136C47"/>
    <w:rsid w:val="001376E6"/>
    <w:rsid w:val="00137B08"/>
    <w:rsid w:val="00140430"/>
    <w:rsid w:val="001411B3"/>
    <w:rsid w:val="00142FA4"/>
    <w:rsid w:val="00143048"/>
    <w:rsid w:val="00143AFB"/>
    <w:rsid w:val="00144F45"/>
    <w:rsid w:val="001453D6"/>
    <w:rsid w:val="0014692C"/>
    <w:rsid w:val="00146CD4"/>
    <w:rsid w:val="00146F30"/>
    <w:rsid w:val="00147411"/>
    <w:rsid w:val="001474AE"/>
    <w:rsid w:val="00150E79"/>
    <w:rsid w:val="001518E3"/>
    <w:rsid w:val="00151A5B"/>
    <w:rsid w:val="0015240A"/>
    <w:rsid w:val="00152D7B"/>
    <w:rsid w:val="00153387"/>
    <w:rsid w:val="001538F6"/>
    <w:rsid w:val="00153991"/>
    <w:rsid w:val="00154733"/>
    <w:rsid w:val="001563E6"/>
    <w:rsid w:val="00157A4B"/>
    <w:rsid w:val="00160FA0"/>
    <w:rsid w:val="001617A7"/>
    <w:rsid w:val="0016214A"/>
    <w:rsid w:val="001630CF"/>
    <w:rsid w:val="00163E95"/>
    <w:rsid w:val="00165A23"/>
    <w:rsid w:val="00165DED"/>
    <w:rsid w:val="00170791"/>
    <w:rsid w:val="00170E0F"/>
    <w:rsid w:val="0017228D"/>
    <w:rsid w:val="001726A9"/>
    <w:rsid w:val="001747E1"/>
    <w:rsid w:val="001760E8"/>
    <w:rsid w:val="00176E44"/>
    <w:rsid w:val="00180260"/>
    <w:rsid w:val="00180350"/>
    <w:rsid w:val="001826E4"/>
    <w:rsid w:val="001833DB"/>
    <w:rsid w:val="00184575"/>
    <w:rsid w:val="0018509B"/>
    <w:rsid w:val="00186142"/>
    <w:rsid w:val="00186C45"/>
    <w:rsid w:val="001870D4"/>
    <w:rsid w:val="00187E06"/>
    <w:rsid w:val="00190AF2"/>
    <w:rsid w:val="00191163"/>
    <w:rsid w:val="00191B0F"/>
    <w:rsid w:val="00192045"/>
    <w:rsid w:val="001925FF"/>
    <w:rsid w:val="00193649"/>
    <w:rsid w:val="001943AD"/>
    <w:rsid w:val="00195895"/>
    <w:rsid w:val="001A0D78"/>
    <w:rsid w:val="001A0ED3"/>
    <w:rsid w:val="001A143D"/>
    <w:rsid w:val="001A19DB"/>
    <w:rsid w:val="001A2A7F"/>
    <w:rsid w:val="001A2B26"/>
    <w:rsid w:val="001A2E93"/>
    <w:rsid w:val="001A4CE6"/>
    <w:rsid w:val="001A52EC"/>
    <w:rsid w:val="001A530B"/>
    <w:rsid w:val="001A589D"/>
    <w:rsid w:val="001A5CC9"/>
    <w:rsid w:val="001A5EB7"/>
    <w:rsid w:val="001A6B24"/>
    <w:rsid w:val="001B0804"/>
    <w:rsid w:val="001B11A3"/>
    <w:rsid w:val="001B528B"/>
    <w:rsid w:val="001B56DA"/>
    <w:rsid w:val="001B5D97"/>
    <w:rsid w:val="001B7590"/>
    <w:rsid w:val="001B7C06"/>
    <w:rsid w:val="001C0090"/>
    <w:rsid w:val="001C1B25"/>
    <w:rsid w:val="001C22EC"/>
    <w:rsid w:val="001C2C71"/>
    <w:rsid w:val="001C2FD3"/>
    <w:rsid w:val="001C3B33"/>
    <w:rsid w:val="001C6554"/>
    <w:rsid w:val="001C6A60"/>
    <w:rsid w:val="001C7DD2"/>
    <w:rsid w:val="001D0818"/>
    <w:rsid w:val="001D2D4C"/>
    <w:rsid w:val="001D33D7"/>
    <w:rsid w:val="001D36DD"/>
    <w:rsid w:val="001D6F74"/>
    <w:rsid w:val="001D7B17"/>
    <w:rsid w:val="001E01C4"/>
    <w:rsid w:val="001E1CAA"/>
    <w:rsid w:val="001E1D08"/>
    <w:rsid w:val="001E1F26"/>
    <w:rsid w:val="001E21D7"/>
    <w:rsid w:val="001E286E"/>
    <w:rsid w:val="001E2960"/>
    <w:rsid w:val="001E550F"/>
    <w:rsid w:val="001E7486"/>
    <w:rsid w:val="001F089B"/>
    <w:rsid w:val="001F2B73"/>
    <w:rsid w:val="001F30F2"/>
    <w:rsid w:val="001F53EF"/>
    <w:rsid w:val="001F5BBB"/>
    <w:rsid w:val="001F5C49"/>
    <w:rsid w:val="001F7125"/>
    <w:rsid w:val="001F7218"/>
    <w:rsid w:val="001F7A33"/>
    <w:rsid w:val="0020060C"/>
    <w:rsid w:val="00200F05"/>
    <w:rsid w:val="0020202A"/>
    <w:rsid w:val="00204779"/>
    <w:rsid w:val="002050A5"/>
    <w:rsid w:val="00205577"/>
    <w:rsid w:val="00205B6F"/>
    <w:rsid w:val="00205C9A"/>
    <w:rsid w:val="00205F19"/>
    <w:rsid w:val="00207EDF"/>
    <w:rsid w:val="0021148C"/>
    <w:rsid w:val="0021191B"/>
    <w:rsid w:val="00211C46"/>
    <w:rsid w:val="00211EE8"/>
    <w:rsid w:val="00212DD1"/>
    <w:rsid w:val="00213AFF"/>
    <w:rsid w:val="00213EDA"/>
    <w:rsid w:val="00215918"/>
    <w:rsid w:val="00215D2C"/>
    <w:rsid w:val="00216D5A"/>
    <w:rsid w:val="00220162"/>
    <w:rsid w:val="00220BFC"/>
    <w:rsid w:val="00222CBA"/>
    <w:rsid w:val="00223EFB"/>
    <w:rsid w:val="0022413B"/>
    <w:rsid w:val="00224903"/>
    <w:rsid w:val="00224C62"/>
    <w:rsid w:val="00226877"/>
    <w:rsid w:val="002274D5"/>
    <w:rsid w:val="00227DA2"/>
    <w:rsid w:val="00231247"/>
    <w:rsid w:val="00231E64"/>
    <w:rsid w:val="0023512C"/>
    <w:rsid w:val="00235453"/>
    <w:rsid w:val="00235D94"/>
    <w:rsid w:val="0024053C"/>
    <w:rsid w:val="00240BF5"/>
    <w:rsid w:val="00240E79"/>
    <w:rsid w:val="0024108C"/>
    <w:rsid w:val="002424CC"/>
    <w:rsid w:val="002428FC"/>
    <w:rsid w:val="00242DA1"/>
    <w:rsid w:val="00242FD0"/>
    <w:rsid w:val="002444CB"/>
    <w:rsid w:val="002453C1"/>
    <w:rsid w:val="002467C9"/>
    <w:rsid w:val="00246BB6"/>
    <w:rsid w:val="00247160"/>
    <w:rsid w:val="00247283"/>
    <w:rsid w:val="002476D5"/>
    <w:rsid w:val="002479C7"/>
    <w:rsid w:val="00250389"/>
    <w:rsid w:val="00250686"/>
    <w:rsid w:val="00250C42"/>
    <w:rsid w:val="00251C2A"/>
    <w:rsid w:val="002523E3"/>
    <w:rsid w:val="00252B81"/>
    <w:rsid w:val="00253300"/>
    <w:rsid w:val="0025398B"/>
    <w:rsid w:val="0025692C"/>
    <w:rsid w:val="002577CD"/>
    <w:rsid w:val="00257B99"/>
    <w:rsid w:val="0026316A"/>
    <w:rsid w:val="0026327A"/>
    <w:rsid w:val="00263875"/>
    <w:rsid w:val="00263B84"/>
    <w:rsid w:val="0026432A"/>
    <w:rsid w:val="00264469"/>
    <w:rsid w:val="002644C0"/>
    <w:rsid w:val="00264C78"/>
    <w:rsid w:val="002651AE"/>
    <w:rsid w:val="002660FC"/>
    <w:rsid w:val="00266438"/>
    <w:rsid w:val="0027125A"/>
    <w:rsid w:val="00271460"/>
    <w:rsid w:val="00271AB3"/>
    <w:rsid w:val="002727B9"/>
    <w:rsid w:val="00272911"/>
    <w:rsid w:val="00273289"/>
    <w:rsid w:val="0027439C"/>
    <w:rsid w:val="002751CF"/>
    <w:rsid w:val="00275357"/>
    <w:rsid w:val="002754E5"/>
    <w:rsid w:val="002756B0"/>
    <w:rsid w:val="0027577D"/>
    <w:rsid w:val="00275CC2"/>
    <w:rsid w:val="002772D8"/>
    <w:rsid w:val="00277E8F"/>
    <w:rsid w:val="00282016"/>
    <w:rsid w:val="00282242"/>
    <w:rsid w:val="0028224F"/>
    <w:rsid w:val="00282BF0"/>
    <w:rsid w:val="002834BA"/>
    <w:rsid w:val="00283697"/>
    <w:rsid w:val="00283DE6"/>
    <w:rsid w:val="00284670"/>
    <w:rsid w:val="002849F8"/>
    <w:rsid w:val="002864D1"/>
    <w:rsid w:val="00287313"/>
    <w:rsid w:val="002877D3"/>
    <w:rsid w:val="002935A6"/>
    <w:rsid w:val="00293B24"/>
    <w:rsid w:val="00293D4F"/>
    <w:rsid w:val="00293E5C"/>
    <w:rsid w:val="00294D63"/>
    <w:rsid w:val="0029516E"/>
    <w:rsid w:val="002A0F4F"/>
    <w:rsid w:val="002A1262"/>
    <w:rsid w:val="002A14FD"/>
    <w:rsid w:val="002A2CCE"/>
    <w:rsid w:val="002A3035"/>
    <w:rsid w:val="002A3166"/>
    <w:rsid w:val="002A33DC"/>
    <w:rsid w:val="002A402A"/>
    <w:rsid w:val="002A4B4B"/>
    <w:rsid w:val="002A5DC1"/>
    <w:rsid w:val="002A6306"/>
    <w:rsid w:val="002A6F36"/>
    <w:rsid w:val="002A736D"/>
    <w:rsid w:val="002A77D4"/>
    <w:rsid w:val="002A7C64"/>
    <w:rsid w:val="002B03BF"/>
    <w:rsid w:val="002B1C6D"/>
    <w:rsid w:val="002B33DB"/>
    <w:rsid w:val="002B4A9B"/>
    <w:rsid w:val="002B5679"/>
    <w:rsid w:val="002B5AE3"/>
    <w:rsid w:val="002B5E09"/>
    <w:rsid w:val="002C01C5"/>
    <w:rsid w:val="002C1BFF"/>
    <w:rsid w:val="002C2BC2"/>
    <w:rsid w:val="002C2CCE"/>
    <w:rsid w:val="002C30DC"/>
    <w:rsid w:val="002C38B0"/>
    <w:rsid w:val="002C3BDE"/>
    <w:rsid w:val="002C3C29"/>
    <w:rsid w:val="002C3C2B"/>
    <w:rsid w:val="002C521E"/>
    <w:rsid w:val="002C5280"/>
    <w:rsid w:val="002C60F9"/>
    <w:rsid w:val="002C646D"/>
    <w:rsid w:val="002C7CF7"/>
    <w:rsid w:val="002D07E9"/>
    <w:rsid w:val="002D0AD7"/>
    <w:rsid w:val="002D29EC"/>
    <w:rsid w:val="002D2C9F"/>
    <w:rsid w:val="002D3132"/>
    <w:rsid w:val="002D356D"/>
    <w:rsid w:val="002D422E"/>
    <w:rsid w:val="002D5849"/>
    <w:rsid w:val="002D7098"/>
    <w:rsid w:val="002D761F"/>
    <w:rsid w:val="002E06C4"/>
    <w:rsid w:val="002E10C9"/>
    <w:rsid w:val="002E1CE8"/>
    <w:rsid w:val="002E2243"/>
    <w:rsid w:val="002E2F68"/>
    <w:rsid w:val="002E3AAE"/>
    <w:rsid w:val="002E4255"/>
    <w:rsid w:val="002E444D"/>
    <w:rsid w:val="002E5E19"/>
    <w:rsid w:val="002E6C8F"/>
    <w:rsid w:val="002E7585"/>
    <w:rsid w:val="002E783C"/>
    <w:rsid w:val="002E791E"/>
    <w:rsid w:val="002F05B0"/>
    <w:rsid w:val="002F07B5"/>
    <w:rsid w:val="002F0C87"/>
    <w:rsid w:val="002F1620"/>
    <w:rsid w:val="002F1F79"/>
    <w:rsid w:val="002F25A6"/>
    <w:rsid w:val="002F33E0"/>
    <w:rsid w:val="002F3474"/>
    <w:rsid w:val="002F4C12"/>
    <w:rsid w:val="002F6A42"/>
    <w:rsid w:val="002F7550"/>
    <w:rsid w:val="002F79F4"/>
    <w:rsid w:val="00302DD2"/>
    <w:rsid w:val="00302F5A"/>
    <w:rsid w:val="003039BC"/>
    <w:rsid w:val="00303D41"/>
    <w:rsid w:val="00304680"/>
    <w:rsid w:val="00304DF2"/>
    <w:rsid w:val="003064AC"/>
    <w:rsid w:val="00306DE9"/>
    <w:rsid w:val="003100D2"/>
    <w:rsid w:val="00310926"/>
    <w:rsid w:val="0031226F"/>
    <w:rsid w:val="00312896"/>
    <w:rsid w:val="00312D5B"/>
    <w:rsid w:val="00313B08"/>
    <w:rsid w:val="00313F7D"/>
    <w:rsid w:val="00314408"/>
    <w:rsid w:val="003150B9"/>
    <w:rsid w:val="0031631B"/>
    <w:rsid w:val="00316FB1"/>
    <w:rsid w:val="003175A9"/>
    <w:rsid w:val="00320128"/>
    <w:rsid w:val="00320BFD"/>
    <w:rsid w:val="003212F6"/>
    <w:rsid w:val="00321B40"/>
    <w:rsid w:val="003223CE"/>
    <w:rsid w:val="00322400"/>
    <w:rsid w:val="00324207"/>
    <w:rsid w:val="003252ED"/>
    <w:rsid w:val="003256AB"/>
    <w:rsid w:val="00325BD3"/>
    <w:rsid w:val="00325BF5"/>
    <w:rsid w:val="003269B0"/>
    <w:rsid w:val="00327CC1"/>
    <w:rsid w:val="00327FEE"/>
    <w:rsid w:val="00333578"/>
    <w:rsid w:val="00333AB7"/>
    <w:rsid w:val="00334BE3"/>
    <w:rsid w:val="00334F20"/>
    <w:rsid w:val="003353A4"/>
    <w:rsid w:val="00335B9C"/>
    <w:rsid w:val="00335F10"/>
    <w:rsid w:val="003362C6"/>
    <w:rsid w:val="00337435"/>
    <w:rsid w:val="00340898"/>
    <w:rsid w:val="003415E6"/>
    <w:rsid w:val="00341D76"/>
    <w:rsid w:val="00342907"/>
    <w:rsid w:val="00343A82"/>
    <w:rsid w:val="00343FCE"/>
    <w:rsid w:val="0034442A"/>
    <w:rsid w:val="003448AA"/>
    <w:rsid w:val="00344AA3"/>
    <w:rsid w:val="00346538"/>
    <w:rsid w:val="00350227"/>
    <w:rsid w:val="00350959"/>
    <w:rsid w:val="003521D5"/>
    <w:rsid w:val="00352550"/>
    <w:rsid w:val="0035267D"/>
    <w:rsid w:val="00353E2D"/>
    <w:rsid w:val="003542E2"/>
    <w:rsid w:val="00356F83"/>
    <w:rsid w:val="003570E0"/>
    <w:rsid w:val="003621A0"/>
    <w:rsid w:val="00363B7F"/>
    <w:rsid w:val="003651C7"/>
    <w:rsid w:val="003658CC"/>
    <w:rsid w:val="00365CFD"/>
    <w:rsid w:val="0036658E"/>
    <w:rsid w:val="003667DF"/>
    <w:rsid w:val="003676D8"/>
    <w:rsid w:val="00370C4C"/>
    <w:rsid w:val="0037166D"/>
    <w:rsid w:val="00372A3F"/>
    <w:rsid w:val="00372CA2"/>
    <w:rsid w:val="00373A8E"/>
    <w:rsid w:val="003744B5"/>
    <w:rsid w:val="0037476F"/>
    <w:rsid w:val="00375CC9"/>
    <w:rsid w:val="00376371"/>
    <w:rsid w:val="0037657F"/>
    <w:rsid w:val="00376ADB"/>
    <w:rsid w:val="00376D53"/>
    <w:rsid w:val="00377C95"/>
    <w:rsid w:val="003802FA"/>
    <w:rsid w:val="0038100A"/>
    <w:rsid w:val="0038157A"/>
    <w:rsid w:val="00381F66"/>
    <w:rsid w:val="00382E2B"/>
    <w:rsid w:val="00383047"/>
    <w:rsid w:val="00383804"/>
    <w:rsid w:val="0038408A"/>
    <w:rsid w:val="0038417F"/>
    <w:rsid w:val="0038518A"/>
    <w:rsid w:val="003853C1"/>
    <w:rsid w:val="003855ED"/>
    <w:rsid w:val="00386014"/>
    <w:rsid w:val="0038693A"/>
    <w:rsid w:val="0038759C"/>
    <w:rsid w:val="00391AE1"/>
    <w:rsid w:val="00392C41"/>
    <w:rsid w:val="00393158"/>
    <w:rsid w:val="00393275"/>
    <w:rsid w:val="00393653"/>
    <w:rsid w:val="00393F12"/>
    <w:rsid w:val="00394BC2"/>
    <w:rsid w:val="00395D42"/>
    <w:rsid w:val="00396095"/>
    <w:rsid w:val="003962AF"/>
    <w:rsid w:val="003A02C1"/>
    <w:rsid w:val="003A1AEA"/>
    <w:rsid w:val="003A4966"/>
    <w:rsid w:val="003A5237"/>
    <w:rsid w:val="003A5B89"/>
    <w:rsid w:val="003A6179"/>
    <w:rsid w:val="003A64AC"/>
    <w:rsid w:val="003B1265"/>
    <w:rsid w:val="003B1404"/>
    <w:rsid w:val="003B461D"/>
    <w:rsid w:val="003B4891"/>
    <w:rsid w:val="003B5806"/>
    <w:rsid w:val="003B5A63"/>
    <w:rsid w:val="003B617F"/>
    <w:rsid w:val="003C005A"/>
    <w:rsid w:val="003C0684"/>
    <w:rsid w:val="003C1173"/>
    <w:rsid w:val="003C1A53"/>
    <w:rsid w:val="003C3599"/>
    <w:rsid w:val="003C4048"/>
    <w:rsid w:val="003C48E3"/>
    <w:rsid w:val="003C54C8"/>
    <w:rsid w:val="003C5532"/>
    <w:rsid w:val="003C5CF9"/>
    <w:rsid w:val="003C65C9"/>
    <w:rsid w:val="003C673E"/>
    <w:rsid w:val="003D0357"/>
    <w:rsid w:val="003D03A9"/>
    <w:rsid w:val="003D08AF"/>
    <w:rsid w:val="003D0A3A"/>
    <w:rsid w:val="003D0F93"/>
    <w:rsid w:val="003D23B0"/>
    <w:rsid w:val="003D2A44"/>
    <w:rsid w:val="003D365D"/>
    <w:rsid w:val="003D4579"/>
    <w:rsid w:val="003D4F55"/>
    <w:rsid w:val="003D51E3"/>
    <w:rsid w:val="003D5E56"/>
    <w:rsid w:val="003D60FE"/>
    <w:rsid w:val="003D618E"/>
    <w:rsid w:val="003D6574"/>
    <w:rsid w:val="003D696D"/>
    <w:rsid w:val="003D6DD4"/>
    <w:rsid w:val="003D7012"/>
    <w:rsid w:val="003D752D"/>
    <w:rsid w:val="003D7E9E"/>
    <w:rsid w:val="003E26A7"/>
    <w:rsid w:val="003E26C8"/>
    <w:rsid w:val="003E3882"/>
    <w:rsid w:val="003E43D2"/>
    <w:rsid w:val="003E44DD"/>
    <w:rsid w:val="003E4A16"/>
    <w:rsid w:val="003E4E17"/>
    <w:rsid w:val="003E52FD"/>
    <w:rsid w:val="003E5B79"/>
    <w:rsid w:val="003E5C73"/>
    <w:rsid w:val="003E6ACE"/>
    <w:rsid w:val="003E7BDB"/>
    <w:rsid w:val="003F004C"/>
    <w:rsid w:val="003F0D57"/>
    <w:rsid w:val="003F1982"/>
    <w:rsid w:val="003F1AD1"/>
    <w:rsid w:val="003F2DB1"/>
    <w:rsid w:val="003F3A0C"/>
    <w:rsid w:val="003F4871"/>
    <w:rsid w:val="003F520F"/>
    <w:rsid w:val="003F53D8"/>
    <w:rsid w:val="003F5660"/>
    <w:rsid w:val="003F57BB"/>
    <w:rsid w:val="003F5F43"/>
    <w:rsid w:val="003F74AC"/>
    <w:rsid w:val="003F761C"/>
    <w:rsid w:val="004030A0"/>
    <w:rsid w:val="004045A2"/>
    <w:rsid w:val="00405336"/>
    <w:rsid w:val="00405A87"/>
    <w:rsid w:val="00406ADD"/>
    <w:rsid w:val="00406BB9"/>
    <w:rsid w:val="00407382"/>
    <w:rsid w:val="00407D9B"/>
    <w:rsid w:val="0041090C"/>
    <w:rsid w:val="00411363"/>
    <w:rsid w:val="00411C60"/>
    <w:rsid w:val="004124AC"/>
    <w:rsid w:val="00412BC3"/>
    <w:rsid w:val="00414226"/>
    <w:rsid w:val="00414BB3"/>
    <w:rsid w:val="004154D5"/>
    <w:rsid w:val="0041621E"/>
    <w:rsid w:val="00420FCD"/>
    <w:rsid w:val="004215CF"/>
    <w:rsid w:val="00421DD8"/>
    <w:rsid w:val="0042267F"/>
    <w:rsid w:val="00423027"/>
    <w:rsid w:val="00423587"/>
    <w:rsid w:val="00424553"/>
    <w:rsid w:val="0042456B"/>
    <w:rsid w:val="004265B8"/>
    <w:rsid w:val="00427D29"/>
    <w:rsid w:val="00430C23"/>
    <w:rsid w:val="00430FDE"/>
    <w:rsid w:val="004314A6"/>
    <w:rsid w:val="00432413"/>
    <w:rsid w:val="00433ED1"/>
    <w:rsid w:val="00435F41"/>
    <w:rsid w:val="00440712"/>
    <w:rsid w:val="0044127C"/>
    <w:rsid w:val="004412F6"/>
    <w:rsid w:val="004416C2"/>
    <w:rsid w:val="00442444"/>
    <w:rsid w:val="00442557"/>
    <w:rsid w:val="00444F8E"/>
    <w:rsid w:val="00445B87"/>
    <w:rsid w:val="0044727C"/>
    <w:rsid w:val="00447282"/>
    <w:rsid w:val="00447EB2"/>
    <w:rsid w:val="00447F13"/>
    <w:rsid w:val="00451F0F"/>
    <w:rsid w:val="004536D6"/>
    <w:rsid w:val="00454202"/>
    <w:rsid w:val="004545C6"/>
    <w:rsid w:val="004554D0"/>
    <w:rsid w:val="00455711"/>
    <w:rsid w:val="0045603A"/>
    <w:rsid w:val="00456932"/>
    <w:rsid w:val="004579D5"/>
    <w:rsid w:val="00457AB0"/>
    <w:rsid w:val="00460C69"/>
    <w:rsid w:val="00461572"/>
    <w:rsid w:val="00462464"/>
    <w:rsid w:val="00462A6F"/>
    <w:rsid w:val="00464777"/>
    <w:rsid w:val="00466432"/>
    <w:rsid w:val="00467961"/>
    <w:rsid w:val="0047072B"/>
    <w:rsid w:val="00471B14"/>
    <w:rsid w:val="00473640"/>
    <w:rsid w:val="00473666"/>
    <w:rsid w:val="0047456A"/>
    <w:rsid w:val="004745C8"/>
    <w:rsid w:val="00476AFD"/>
    <w:rsid w:val="00476F5C"/>
    <w:rsid w:val="00482BD4"/>
    <w:rsid w:val="00482BE9"/>
    <w:rsid w:val="00482F42"/>
    <w:rsid w:val="00483F17"/>
    <w:rsid w:val="00484C1E"/>
    <w:rsid w:val="00484CFF"/>
    <w:rsid w:val="004861D0"/>
    <w:rsid w:val="00486490"/>
    <w:rsid w:val="004869AA"/>
    <w:rsid w:val="004877A6"/>
    <w:rsid w:val="00487BA6"/>
    <w:rsid w:val="004904A1"/>
    <w:rsid w:val="00492C9D"/>
    <w:rsid w:val="00493E7E"/>
    <w:rsid w:val="00495EAB"/>
    <w:rsid w:val="004978F2"/>
    <w:rsid w:val="00497B4F"/>
    <w:rsid w:val="004A13A9"/>
    <w:rsid w:val="004A1418"/>
    <w:rsid w:val="004A1A9B"/>
    <w:rsid w:val="004A205A"/>
    <w:rsid w:val="004A3794"/>
    <w:rsid w:val="004A4342"/>
    <w:rsid w:val="004A5D7D"/>
    <w:rsid w:val="004A695A"/>
    <w:rsid w:val="004A6E36"/>
    <w:rsid w:val="004A7D55"/>
    <w:rsid w:val="004B0226"/>
    <w:rsid w:val="004B0C72"/>
    <w:rsid w:val="004B1426"/>
    <w:rsid w:val="004B149E"/>
    <w:rsid w:val="004B1828"/>
    <w:rsid w:val="004B1B11"/>
    <w:rsid w:val="004B2959"/>
    <w:rsid w:val="004B3059"/>
    <w:rsid w:val="004B3C62"/>
    <w:rsid w:val="004B3EA6"/>
    <w:rsid w:val="004B495A"/>
    <w:rsid w:val="004B6D07"/>
    <w:rsid w:val="004B7A18"/>
    <w:rsid w:val="004B7D03"/>
    <w:rsid w:val="004C01BD"/>
    <w:rsid w:val="004C0EFF"/>
    <w:rsid w:val="004C1280"/>
    <w:rsid w:val="004C2606"/>
    <w:rsid w:val="004C28D2"/>
    <w:rsid w:val="004C2FDC"/>
    <w:rsid w:val="004C4C2B"/>
    <w:rsid w:val="004D113E"/>
    <w:rsid w:val="004D4779"/>
    <w:rsid w:val="004D5EEA"/>
    <w:rsid w:val="004D60B1"/>
    <w:rsid w:val="004D7392"/>
    <w:rsid w:val="004D74B0"/>
    <w:rsid w:val="004D750E"/>
    <w:rsid w:val="004E018F"/>
    <w:rsid w:val="004E0F6E"/>
    <w:rsid w:val="004E10C2"/>
    <w:rsid w:val="004E1B57"/>
    <w:rsid w:val="004E2CBB"/>
    <w:rsid w:val="004E3EA7"/>
    <w:rsid w:val="004E4660"/>
    <w:rsid w:val="004E4860"/>
    <w:rsid w:val="004E4F32"/>
    <w:rsid w:val="004E7AB2"/>
    <w:rsid w:val="004F0924"/>
    <w:rsid w:val="004F09C3"/>
    <w:rsid w:val="004F0C00"/>
    <w:rsid w:val="004F199C"/>
    <w:rsid w:val="004F2D5A"/>
    <w:rsid w:val="004F40A3"/>
    <w:rsid w:val="004F4284"/>
    <w:rsid w:val="004F5B18"/>
    <w:rsid w:val="004F5EA2"/>
    <w:rsid w:val="004F5FC5"/>
    <w:rsid w:val="004F6A20"/>
    <w:rsid w:val="004F6CBF"/>
    <w:rsid w:val="004F6FB6"/>
    <w:rsid w:val="004F7880"/>
    <w:rsid w:val="005025A0"/>
    <w:rsid w:val="00503A19"/>
    <w:rsid w:val="00503D41"/>
    <w:rsid w:val="0050437B"/>
    <w:rsid w:val="00504A4C"/>
    <w:rsid w:val="00505BF6"/>
    <w:rsid w:val="00506983"/>
    <w:rsid w:val="005101A5"/>
    <w:rsid w:val="005102C8"/>
    <w:rsid w:val="00510DA4"/>
    <w:rsid w:val="00512DD6"/>
    <w:rsid w:val="0051465D"/>
    <w:rsid w:val="00514682"/>
    <w:rsid w:val="005150E4"/>
    <w:rsid w:val="00515FCC"/>
    <w:rsid w:val="005163D7"/>
    <w:rsid w:val="00516631"/>
    <w:rsid w:val="0052072D"/>
    <w:rsid w:val="00520D7D"/>
    <w:rsid w:val="00521C4D"/>
    <w:rsid w:val="00522098"/>
    <w:rsid w:val="00522A08"/>
    <w:rsid w:val="00522EB7"/>
    <w:rsid w:val="00523E4D"/>
    <w:rsid w:val="0052541E"/>
    <w:rsid w:val="00526742"/>
    <w:rsid w:val="00526B11"/>
    <w:rsid w:val="00531F66"/>
    <w:rsid w:val="00532681"/>
    <w:rsid w:val="00533E53"/>
    <w:rsid w:val="00534960"/>
    <w:rsid w:val="0053574F"/>
    <w:rsid w:val="005360D3"/>
    <w:rsid w:val="00537286"/>
    <w:rsid w:val="00540201"/>
    <w:rsid w:val="00543883"/>
    <w:rsid w:val="00543A3D"/>
    <w:rsid w:val="00543CC4"/>
    <w:rsid w:val="00544677"/>
    <w:rsid w:val="00545D81"/>
    <w:rsid w:val="00551844"/>
    <w:rsid w:val="00551BE6"/>
    <w:rsid w:val="00552BB3"/>
    <w:rsid w:val="0055369F"/>
    <w:rsid w:val="0055390A"/>
    <w:rsid w:val="00553AEF"/>
    <w:rsid w:val="005555C9"/>
    <w:rsid w:val="0055638A"/>
    <w:rsid w:val="005617F0"/>
    <w:rsid w:val="00561EA1"/>
    <w:rsid w:val="00562F0F"/>
    <w:rsid w:val="00564A72"/>
    <w:rsid w:val="00564B95"/>
    <w:rsid w:val="00566229"/>
    <w:rsid w:val="0056790C"/>
    <w:rsid w:val="00570B65"/>
    <w:rsid w:val="00571417"/>
    <w:rsid w:val="005719A0"/>
    <w:rsid w:val="005730F5"/>
    <w:rsid w:val="0057321D"/>
    <w:rsid w:val="00575072"/>
    <w:rsid w:val="00575673"/>
    <w:rsid w:val="00575A5C"/>
    <w:rsid w:val="00575CD5"/>
    <w:rsid w:val="005764CC"/>
    <w:rsid w:val="00577400"/>
    <w:rsid w:val="00580375"/>
    <w:rsid w:val="00580709"/>
    <w:rsid w:val="00582755"/>
    <w:rsid w:val="00583F54"/>
    <w:rsid w:val="0058416A"/>
    <w:rsid w:val="00584368"/>
    <w:rsid w:val="005847D1"/>
    <w:rsid w:val="00586F56"/>
    <w:rsid w:val="00587766"/>
    <w:rsid w:val="00587A4F"/>
    <w:rsid w:val="00587E09"/>
    <w:rsid w:val="0059040B"/>
    <w:rsid w:val="00590CC0"/>
    <w:rsid w:val="00591D18"/>
    <w:rsid w:val="00592DA1"/>
    <w:rsid w:val="00594AAC"/>
    <w:rsid w:val="00595774"/>
    <w:rsid w:val="005961C1"/>
    <w:rsid w:val="0059736E"/>
    <w:rsid w:val="0059766A"/>
    <w:rsid w:val="00597FC5"/>
    <w:rsid w:val="005A0DB6"/>
    <w:rsid w:val="005A1D56"/>
    <w:rsid w:val="005A4010"/>
    <w:rsid w:val="005A4273"/>
    <w:rsid w:val="005A48EA"/>
    <w:rsid w:val="005A6DEE"/>
    <w:rsid w:val="005A7420"/>
    <w:rsid w:val="005B039F"/>
    <w:rsid w:val="005B0774"/>
    <w:rsid w:val="005B0B98"/>
    <w:rsid w:val="005B14B3"/>
    <w:rsid w:val="005B1AC4"/>
    <w:rsid w:val="005B1EE5"/>
    <w:rsid w:val="005B3666"/>
    <w:rsid w:val="005B3C0A"/>
    <w:rsid w:val="005B5C9F"/>
    <w:rsid w:val="005B661E"/>
    <w:rsid w:val="005B6A08"/>
    <w:rsid w:val="005C29E9"/>
    <w:rsid w:val="005C3142"/>
    <w:rsid w:val="005C33DA"/>
    <w:rsid w:val="005C4BC4"/>
    <w:rsid w:val="005C5462"/>
    <w:rsid w:val="005C6243"/>
    <w:rsid w:val="005C7BD9"/>
    <w:rsid w:val="005D344C"/>
    <w:rsid w:val="005D3458"/>
    <w:rsid w:val="005D393D"/>
    <w:rsid w:val="005D447D"/>
    <w:rsid w:val="005D46EA"/>
    <w:rsid w:val="005D5569"/>
    <w:rsid w:val="005D55A1"/>
    <w:rsid w:val="005D5E97"/>
    <w:rsid w:val="005D6DBE"/>
    <w:rsid w:val="005D6DD0"/>
    <w:rsid w:val="005D7F2C"/>
    <w:rsid w:val="005E03FD"/>
    <w:rsid w:val="005E08A4"/>
    <w:rsid w:val="005E13ED"/>
    <w:rsid w:val="005E1639"/>
    <w:rsid w:val="005E1DD5"/>
    <w:rsid w:val="005E22EB"/>
    <w:rsid w:val="005E3013"/>
    <w:rsid w:val="005E3ADB"/>
    <w:rsid w:val="005E653B"/>
    <w:rsid w:val="005E6C78"/>
    <w:rsid w:val="005E7041"/>
    <w:rsid w:val="005E7666"/>
    <w:rsid w:val="005E7E24"/>
    <w:rsid w:val="005F355F"/>
    <w:rsid w:val="005F47CD"/>
    <w:rsid w:val="005F485B"/>
    <w:rsid w:val="005F4DF7"/>
    <w:rsid w:val="005F5199"/>
    <w:rsid w:val="005F7682"/>
    <w:rsid w:val="005F7B1C"/>
    <w:rsid w:val="00601C91"/>
    <w:rsid w:val="006044C7"/>
    <w:rsid w:val="00604B44"/>
    <w:rsid w:val="00605615"/>
    <w:rsid w:val="00605BC4"/>
    <w:rsid w:val="00606338"/>
    <w:rsid w:val="00606431"/>
    <w:rsid w:val="006109BB"/>
    <w:rsid w:val="00610F3F"/>
    <w:rsid w:val="006121C0"/>
    <w:rsid w:val="00613604"/>
    <w:rsid w:val="00613B29"/>
    <w:rsid w:val="006152BF"/>
    <w:rsid w:val="006154C0"/>
    <w:rsid w:val="00615B85"/>
    <w:rsid w:val="00615FD3"/>
    <w:rsid w:val="00616229"/>
    <w:rsid w:val="00616CA9"/>
    <w:rsid w:val="00617395"/>
    <w:rsid w:val="00620AF9"/>
    <w:rsid w:val="00622DE6"/>
    <w:rsid w:val="00624A48"/>
    <w:rsid w:val="0062518E"/>
    <w:rsid w:val="00626520"/>
    <w:rsid w:val="00626CBB"/>
    <w:rsid w:val="00626F49"/>
    <w:rsid w:val="0062742E"/>
    <w:rsid w:val="00627D20"/>
    <w:rsid w:val="006313C4"/>
    <w:rsid w:val="00631523"/>
    <w:rsid w:val="0063384D"/>
    <w:rsid w:val="00633E4C"/>
    <w:rsid w:val="00634F00"/>
    <w:rsid w:val="00635A04"/>
    <w:rsid w:val="0063666F"/>
    <w:rsid w:val="00636F5E"/>
    <w:rsid w:val="006371EE"/>
    <w:rsid w:val="00640ADA"/>
    <w:rsid w:val="006411E3"/>
    <w:rsid w:val="00641C91"/>
    <w:rsid w:val="00642044"/>
    <w:rsid w:val="00642605"/>
    <w:rsid w:val="00642A65"/>
    <w:rsid w:val="00645562"/>
    <w:rsid w:val="0064766F"/>
    <w:rsid w:val="00650D13"/>
    <w:rsid w:val="00650DEA"/>
    <w:rsid w:val="00651519"/>
    <w:rsid w:val="0065323C"/>
    <w:rsid w:val="006533BB"/>
    <w:rsid w:val="00653F8C"/>
    <w:rsid w:val="0065402F"/>
    <w:rsid w:val="006546B7"/>
    <w:rsid w:val="00654C46"/>
    <w:rsid w:val="006550F4"/>
    <w:rsid w:val="00655E48"/>
    <w:rsid w:val="00656E07"/>
    <w:rsid w:val="00656EA7"/>
    <w:rsid w:val="00657F9D"/>
    <w:rsid w:val="0066040B"/>
    <w:rsid w:val="00660C70"/>
    <w:rsid w:val="00660CFF"/>
    <w:rsid w:val="00660EBF"/>
    <w:rsid w:val="00661140"/>
    <w:rsid w:val="00661B0D"/>
    <w:rsid w:val="00661B3D"/>
    <w:rsid w:val="00662ED4"/>
    <w:rsid w:val="006631C6"/>
    <w:rsid w:val="00663905"/>
    <w:rsid w:val="006640E6"/>
    <w:rsid w:val="006654FE"/>
    <w:rsid w:val="00665977"/>
    <w:rsid w:val="00665B14"/>
    <w:rsid w:val="00666710"/>
    <w:rsid w:val="00670C00"/>
    <w:rsid w:val="00671102"/>
    <w:rsid w:val="006711F4"/>
    <w:rsid w:val="0067317A"/>
    <w:rsid w:val="00673378"/>
    <w:rsid w:val="0067426F"/>
    <w:rsid w:val="006742C2"/>
    <w:rsid w:val="006757A0"/>
    <w:rsid w:val="006758D7"/>
    <w:rsid w:val="00675944"/>
    <w:rsid w:val="006764FB"/>
    <w:rsid w:val="006805D7"/>
    <w:rsid w:val="00680DFE"/>
    <w:rsid w:val="0068102B"/>
    <w:rsid w:val="00682E53"/>
    <w:rsid w:val="00682F64"/>
    <w:rsid w:val="00683141"/>
    <w:rsid w:val="006836A7"/>
    <w:rsid w:val="00684028"/>
    <w:rsid w:val="00685781"/>
    <w:rsid w:val="00686110"/>
    <w:rsid w:val="006862D2"/>
    <w:rsid w:val="00686BD3"/>
    <w:rsid w:val="0068780E"/>
    <w:rsid w:val="00687A5E"/>
    <w:rsid w:val="00687C2C"/>
    <w:rsid w:val="006907CA"/>
    <w:rsid w:val="00691340"/>
    <w:rsid w:val="00691778"/>
    <w:rsid w:val="00692338"/>
    <w:rsid w:val="00692B49"/>
    <w:rsid w:val="00692CF4"/>
    <w:rsid w:val="006939A8"/>
    <w:rsid w:val="006943F2"/>
    <w:rsid w:val="00694B25"/>
    <w:rsid w:val="00696A2A"/>
    <w:rsid w:val="006971D8"/>
    <w:rsid w:val="00697CBA"/>
    <w:rsid w:val="00697D62"/>
    <w:rsid w:val="006A0948"/>
    <w:rsid w:val="006A353B"/>
    <w:rsid w:val="006A4C98"/>
    <w:rsid w:val="006A557F"/>
    <w:rsid w:val="006B0759"/>
    <w:rsid w:val="006B1D12"/>
    <w:rsid w:val="006B2053"/>
    <w:rsid w:val="006B207A"/>
    <w:rsid w:val="006B23F6"/>
    <w:rsid w:val="006B7A1A"/>
    <w:rsid w:val="006C0799"/>
    <w:rsid w:val="006C262C"/>
    <w:rsid w:val="006C2C90"/>
    <w:rsid w:val="006C2ED8"/>
    <w:rsid w:val="006C33F3"/>
    <w:rsid w:val="006C3906"/>
    <w:rsid w:val="006C463C"/>
    <w:rsid w:val="006C4650"/>
    <w:rsid w:val="006C4807"/>
    <w:rsid w:val="006C4CB7"/>
    <w:rsid w:val="006D099E"/>
    <w:rsid w:val="006D0E5A"/>
    <w:rsid w:val="006D16D5"/>
    <w:rsid w:val="006D1F1F"/>
    <w:rsid w:val="006D1F3E"/>
    <w:rsid w:val="006D2238"/>
    <w:rsid w:val="006D2258"/>
    <w:rsid w:val="006D2981"/>
    <w:rsid w:val="006D587C"/>
    <w:rsid w:val="006D6A1D"/>
    <w:rsid w:val="006D6B0C"/>
    <w:rsid w:val="006D7D92"/>
    <w:rsid w:val="006E2A4C"/>
    <w:rsid w:val="006E3E2A"/>
    <w:rsid w:val="006E4E75"/>
    <w:rsid w:val="006E56E9"/>
    <w:rsid w:val="006E753A"/>
    <w:rsid w:val="006E758E"/>
    <w:rsid w:val="006E7DFD"/>
    <w:rsid w:val="006F1865"/>
    <w:rsid w:val="006F2067"/>
    <w:rsid w:val="006F20A0"/>
    <w:rsid w:val="006F24BE"/>
    <w:rsid w:val="006F2B23"/>
    <w:rsid w:val="006F33BE"/>
    <w:rsid w:val="006F3589"/>
    <w:rsid w:val="006F37BD"/>
    <w:rsid w:val="006F3C3A"/>
    <w:rsid w:val="006F5347"/>
    <w:rsid w:val="006F5DFE"/>
    <w:rsid w:val="006F623B"/>
    <w:rsid w:val="006F7443"/>
    <w:rsid w:val="006F7EFD"/>
    <w:rsid w:val="006F7FD7"/>
    <w:rsid w:val="00701840"/>
    <w:rsid w:val="0070184F"/>
    <w:rsid w:val="00703BE9"/>
    <w:rsid w:val="00703D56"/>
    <w:rsid w:val="00706D1B"/>
    <w:rsid w:val="0070729A"/>
    <w:rsid w:val="00707A93"/>
    <w:rsid w:val="00710050"/>
    <w:rsid w:val="007100D6"/>
    <w:rsid w:val="00710504"/>
    <w:rsid w:val="007107F1"/>
    <w:rsid w:val="0071089E"/>
    <w:rsid w:val="007129FD"/>
    <w:rsid w:val="00712C69"/>
    <w:rsid w:val="00713ABE"/>
    <w:rsid w:val="00714F6A"/>
    <w:rsid w:val="00716C3B"/>
    <w:rsid w:val="00717202"/>
    <w:rsid w:val="00717703"/>
    <w:rsid w:val="00720568"/>
    <w:rsid w:val="007212D9"/>
    <w:rsid w:val="0072141D"/>
    <w:rsid w:val="00721771"/>
    <w:rsid w:val="00722D13"/>
    <w:rsid w:val="00723BED"/>
    <w:rsid w:val="00724263"/>
    <w:rsid w:val="00724ADF"/>
    <w:rsid w:val="00724AFC"/>
    <w:rsid w:val="00724C8F"/>
    <w:rsid w:val="00725046"/>
    <w:rsid w:val="00726D48"/>
    <w:rsid w:val="00727227"/>
    <w:rsid w:val="0072726B"/>
    <w:rsid w:val="00727B4A"/>
    <w:rsid w:val="00733783"/>
    <w:rsid w:val="007340BA"/>
    <w:rsid w:val="007348D6"/>
    <w:rsid w:val="00734CCD"/>
    <w:rsid w:val="007351BE"/>
    <w:rsid w:val="007379B7"/>
    <w:rsid w:val="00741073"/>
    <w:rsid w:val="007418AC"/>
    <w:rsid w:val="007421FE"/>
    <w:rsid w:val="00742D33"/>
    <w:rsid w:val="00743143"/>
    <w:rsid w:val="00744A08"/>
    <w:rsid w:val="007457D4"/>
    <w:rsid w:val="00745CDA"/>
    <w:rsid w:val="007463ED"/>
    <w:rsid w:val="00746947"/>
    <w:rsid w:val="00746AF4"/>
    <w:rsid w:val="00746AF6"/>
    <w:rsid w:val="0074711F"/>
    <w:rsid w:val="007471EB"/>
    <w:rsid w:val="00747FFC"/>
    <w:rsid w:val="007501A8"/>
    <w:rsid w:val="00750B4A"/>
    <w:rsid w:val="0075156D"/>
    <w:rsid w:val="00751FEF"/>
    <w:rsid w:val="00752900"/>
    <w:rsid w:val="00754772"/>
    <w:rsid w:val="0075545F"/>
    <w:rsid w:val="00755D24"/>
    <w:rsid w:val="007563AA"/>
    <w:rsid w:val="00756625"/>
    <w:rsid w:val="00756A76"/>
    <w:rsid w:val="007570CA"/>
    <w:rsid w:val="00760243"/>
    <w:rsid w:val="0076086F"/>
    <w:rsid w:val="00761E86"/>
    <w:rsid w:val="00762112"/>
    <w:rsid w:val="0076382F"/>
    <w:rsid w:val="00766759"/>
    <w:rsid w:val="0077074D"/>
    <w:rsid w:val="007726C2"/>
    <w:rsid w:val="00773111"/>
    <w:rsid w:val="007732D1"/>
    <w:rsid w:val="007739B9"/>
    <w:rsid w:val="007746F2"/>
    <w:rsid w:val="007763FC"/>
    <w:rsid w:val="007770B8"/>
    <w:rsid w:val="00780428"/>
    <w:rsid w:val="0078086D"/>
    <w:rsid w:val="007808B8"/>
    <w:rsid w:val="00780F86"/>
    <w:rsid w:val="00781577"/>
    <w:rsid w:val="00782A37"/>
    <w:rsid w:val="0078348A"/>
    <w:rsid w:val="007857AF"/>
    <w:rsid w:val="00786963"/>
    <w:rsid w:val="0079004A"/>
    <w:rsid w:val="00790278"/>
    <w:rsid w:val="007902F8"/>
    <w:rsid w:val="007909F0"/>
    <w:rsid w:val="00790C82"/>
    <w:rsid w:val="00791804"/>
    <w:rsid w:val="00793DB9"/>
    <w:rsid w:val="007946AB"/>
    <w:rsid w:val="0079560D"/>
    <w:rsid w:val="007965C9"/>
    <w:rsid w:val="007970A5"/>
    <w:rsid w:val="007A0E8F"/>
    <w:rsid w:val="007A0EA4"/>
    <w:rsid w:val="007A1C9D"/>
    <w:rsid w:val="007A218C"/>
    <w:rsid w:val="007A2DF7"/>
    <w:rsid w:val="007A40B8"/>
    <w:rsid w:val="007A5B30"/>
    <w:rsid w:val="007A5C94"/>
    <w:rsid w:val="007A6C88"/>
    <w:rsid w:val="007A6D53"/>
    <w:rsid w:val="007A7A7F"/>
    <w:rsid w:val="007A7AF7"/>
    <w:rsid w:val="007B0713"/>
    <w:rsid w:val="007B0AB9"/>
    <w:rsid w:val="007B0FF8"/>
    <w:rsid w:val="007B174A"/>
    <w:rsid w:val="007B1941"/>
    <w:rsid w:val="007B2A41"/>
    <w:rsid w:val="007B4196"/>
    <w:rsid w:val="007B4EEE"/>
    <w:rsid w:val="007B57D5"/>
    <w:rsid w:val="007B5B37"/>
    <w:rsid w:val="007B5E70"/>
    <w:rsid w:val="007B6013"/>
    <w:rsid w:val="007B6457"/>
    <w:rsid w:val="007B6690"/>
    <w:rsid w:val="007B68FE"/>
    <w:rsid w:val="007B744F"/>
    <w:rsid w:val="007C1BB5"/>
    <w:rsid w:val="007C24C6"/>
    <w:rsid w:val="007C2CA6"/>
    <w:rsid w:val="007C394D"/>
    <w:rsid w:val="007C3D83"/>
    <w:rsid w:val="007C53E5"/>
    <w:rsid w:val="007C5C42"/>
    <w:rsid w:val="007C6553"/>
    <w:rsid w:val="007C6826"/>
    <w:rsid w:val="007C69EC"/>
    <w:rsid w:val="007C7E15"/>
    <w:rsid w:val="007C7EB3"/>
    <w:rsid w:val="007D08AC"/>
    <w:rsid w:val="007D08D0"/>
    <w:rsid w:val="007D1276"/>
    <w:rsid w:val="007D4208"/>
    <w:rsid w:val="007D424A"/>
    <w:rsid w:val="007D4814"/>
    <w:rsid w:val="007D54A7"/>
    <w:rsid w:val="007D5C59"/>
    <w:rsid w:val="007E15D9"/>
    <w:rsid w:val="007E200A"/>
    <w:rsid w:val="007E3C28"/>
    <w:rsid w:val="007E68F5"/>
    <w:rsid w:val="007E75B9"/>
    <w:rsid w:val="007E7F7E"/>
    <w:rsid w:val="007F0BD1"/>
    <w:rsid w:val="007F241F"/>
    <w:rsid w:val="007F2E0A"/>
    <w:rsid w:val="007F322B"/>
    <w:rsid w:val="007F50DD"/>
    <w:rsid w:val="007F5A4B"/>
    <w:rsid w:val="007F6346"/>
    <w:rsid w:val="007F7235"/>
    <w:rsid w:val="007F782A"/>
    <w:rsid w:val="008001E6"/>
    <w:rsid w:val="008009B5"/>
    <w:rsid w:val="00800D5D"/>
    <w:rsid w:val="00801BA5"/>
    <w:rsid w:val="00801CF8"/>
    <w:rsid w:val="00802027"/>
    <w:rsid w:val="00803FB2"/>
    <w:rsid w:val="008049E0"/>
    <w:rsid w:val="00804D4B"/>
    <w:rsid w:val="00804F7C"/>
    <w:rsid w:val="0080579D"/>
    <w:rsid w:val="00806299"/>
    <w:rsid w:val="00810402"/>
    <w:rsid w:val="008114E4"/>
    <w:rsid w:val="008117B9"/>
    <w:rsid w:val="00811E0D"/>
    <w:rsid w:val="00813D40"/>
    <w:rsid w:val="00814916"/>
    <w:rsid w:val="00814D76"/>
    <w:rsid w:val="0081548F"/>
    <w:rsid w:val="00817F58"/>
    <w:rsid w:val="00820157"/>
    <w:rsid w:val="0082040D"/>
    <w:rsid w:val="00821450"/>
    <w:rsid w:val="00821EE6"/>
    <w:rsid w:val="0082238D"/>
    <w:rsid w:val="00822479"/>
    <w:rsid w:val="0082261E"/>
    <w:rsid w:val="00822D6A"/>
    <w:rsid w:val="008233FC"/>
    <w:rsid w:val="00823684"/>
    <w:rsid w:val="00824E1F"/>
    <w:rsid w:val="00826EDA"/>
    <w:rsid w:val="00827483"/>
    <w:rsid w:val="008277D0"/>
    <w:rsid w:val="00827AD5"/>
    <w:rsid w:val="00827CED"/>
    <w:rsid w:val="00831381"/>
    <w:rsid w:val="008320B8"/>
    <w:rsid w:val="008326C9"/>
    <w:rsid w:val="008333AF"/>
    <w:rsid w:val="00834695"/>
    <w:rsid w:val="00835271"/>
    <w:rsid w:val="00835B0C"/>
    <w:rsid w:val="0083628A"/>
    <w:rsid w:val="00840007"/>
    <w:rsid w:val="00840059"/>
    <w:rsid w:val="00840526"/>
    <w:rsid w:val="00840BAC"/>
    <w:rsid w:val="00840D7E"/>
    <w:rsid w:val="00841022"/>
    <w:rsid w:val="00841077"/>
    <w:rsid w:val="0084199A"/>
    <w:rsid w:val="00842821"/>
    <w:rsid w:val="008438E5"/>
    <w:rsid w:val="00843CFF"/>
    <w:rsid w:val="00844407"/>
    <w:rsid w:val="008448C4"/>
    <w:rsid w:val="00844F62"/>
    <w:rsid w:val="00845D5E"/>
    <w:rsid w:val="00846146"/>
    <w:rsid w:val="00846F7E"/>
    <w:rsid w:val="00847D11"/>
    <w:rsid w:val="00850904"/>
    <w:rsid w:val="00850EBC"/>
    <w:rsid w:val="00851600"/>
    <w:rsid w:val="0085199D"/>
    <w:rsid w:val="00852FB5"/>
    <w:rsid w:val="0085310F"/>
    <w:rsid w:val="0085369E"/>
    <w:rsid w:val="008537E4"/>
    <w:rsid w:val="00853C28"/>
    <w:rsid w:val="008553DD"/>
    <w:rsid w:val="008554B4"/>
    <w:rsid w:val="00855D38"/>
    <w:rsid w:val="00855D6D"/>
    <w:rsid w:val="00856836"/>
    <w:rsid w:val="00856CB5"/>
    <w:rsid w:val="008570B1"/>
    <w:rsid w:val="0085793D"/>
    <w:rsid w:val="00860794"/>
    <w:rsid w:val="0086086D"/>
    <w:rsid w:val="00862024"/>
    <w:rsid w:val="0086221F"/>
    <w:rsid w:val="008635E3"/>
    <w:rsid w:val="00863779"/>
    <w:rsid w:val="00863E5C"/>
    <w:rsid w:val="008658F1"/>
    <w:rsid w:val="008708D2"/>
    <w:rsid w:val="00871A52"/>
    <w:rsid w:val="00872990"/>
    <w:rsid w:val="00872E14"/>
    <w:rsid w:val="00873130"/>
    <w:rsid w:val="00873448"/>
    <w:rsid w:val="00873924"/>
    <w:rsid w:val="00874690"/>
    <w:rsid w:val="00874B49"/>
    <w:rsid w:val="00874FF7"/>
    <w:rsid w:val="0087634D"/>
    <w:rsid w:val="008779B4"/>
    <w:rsid w:val="008805EB"/>
    <w:rsid w:val="008807BC"/>
    <w:rsid w:val="00880922"/>
    <w:rsid w:val="008810B2"/>
    <w:rsid w:val="008814A8"/>
    <w:rsid w:val="00881DE7"/>
    <w:rsid w:val="00881EAB"/>
    <w:rsid w:val="00881F1D"/>
    <w:rsid w:val="0088258E"/>
    <w:rsid w:val="00885EFD"/>
    <w:rsid w:val="008867C7"/>
    <w:rsid w:val="00887164"/>
    <w:rsid w:val="008901D5"/>
    <w:rsid w:val="008907D7"/>
    <w:rsid w:val="008907F1"/>
    <w:rsid w:val="00890FF5"/>
    <w:rsid w:val="008913EE"/>
    <w:rsid w:val="00891852"/>
    <w:rsid w:val="008923C8"/>
    <w:rsid w:val="00893DD0"/>
    <w:rsid w:val="0089411B"/>
    <w:rsid w:val="008946EB"/>
    <w:rsid w:val="00896305"/>
    <w:rsid w:val="00896CE2"/>
    <w:rsid w:val="00897FE0"/>
    <w:rsid w:val="008A0458"/>
    <w:rsid w:val="008A0AE9"/>
    <w:rsid w:val="008A10CE"/>
    <w:rsid w:val="008A1773"/>
    <w:rsid w:val="008A2052"/>
    <w:rsid w:val="008A2D20"/>
    <w:rsid w:val="008A4B50"/>
    <w:rsid w:val="008A5F1A"/>
    <w:rsid w:val="008A64A8"/>
    <w:rsid w:val="008A6AAD"/>
    <w:rsid w:val="008A6FA3"/>
    <w:rsid w:val="008B1A7E"/>
    <w:rsid w:val="008B2474"/>
    <w:rsid w:val="008B2AF4"/>
    <w:rsid w:val="008B340E"/>
    <w:rsid w:val="008B3F69"/>
    <w:rsid w:val="008B5E34"/>
    <w:rsid w:val="008B5E8C"/>
    <w:rsid w:val="008B7FFE"/>
    <w:rsid w:val="008C3845"/>
    <w:rsid w:val="008C4069"/>
    <w:rsid w:val="008C487F"/>
    <w:rsid w:val="008C5871"/>
    <w:rsid w:val="008C67F7"/>
    <w:rsid w:val="008C6DCB"/>
    <w:rsid w:val="008D0E4B"/>
    <w:rsid w:val="008D20AC"/>
    <w:rsid w:val="008D27E8"/>
    <w:rsid w:val="008D2807"/>
    <w:rsid w:val="008D2CBE"/>
    <w:rsid w:val="008D3381"/>
    <w:rsid w:val="008D3B07"/>
    <w:rsid w:val="008D3C19"/>
    <w:rsid w:val="008D59E5"/>
    <w:rsid w:val="008D6050"/>
    <w:rsid w:val="008D74F2"/>
    <w:rsid w:val="008E2762"/>
    <w:rsid w:val="008E2F1C"/>
    <w:rsid w:val="008E2F68"/>
    <w:rsid w:val="008E3857"/>
    <w:rsid w:val="008E52CB"/>
    <w:rsid w:val="008E5B20"/>
    <w:rsid w:val="008E61D4"/>
    <w:rsid w:val="008E69C3"/>
    <w:rsid w:val="008E7312"/>
    <w:rsid w:val="008E7A96"/>
    <w:rsid w:val="008E7B20"/>
    <w:rsid w:val="008E7BE3"/>
    <w:rsid w:val="008F4472"/>
    <w:rsid w:val="008F6A23"/>
    <w:rsid w:val="008F6C8F"/>
    <w:rsid w:val="008F7615"/>
    <w:rsid w:val="008F7943"/>
    <w:rsid w:val="009003FB"/>
    <w:rsid w:val="00901EBD"/>
    <w:rsid w:val="00903DED"/>
    <w:rsid w:val="009058E4"/>
    <w:rsid w:val="00905FEC"/>
    <w:rsid w:val="00910728"/>
    <w:rsid w:val="00910AE5"/>
    <w:rsid w:val="00910CC1"/>
    <w:rsid w:val="00910E1E"/>
    <w:rsid w:val="00912A36"/>
    <w:rsid w:val="00912E2D"/>
    <w:rsid w:val="0091341C"/>
    <w:rsid w:val="00913A71"/>
    <w:rsid w:val="00913D3D"/>
    <w:rsid w:val="009141A5"/>
    <w:rsid w:val="0091430B"/>
    <w:rsid w:val="0091488B"/>
    <w:rsid w:val="0091538B"/>
    <w:rsid w:val="00917469"/>
    <w:rsid w:val="00917960"/>
    <w:rsid w:val="00917CAD"/>
    <w:rsid w:val="009201B8"/>
    <w:rsid w:val="00920812"/>
    <w:rsid w:val="00921708"/>
    <w:rsid w:val="0092214E"/>
    <w:rsid w:val="009226A1"/>
    <w:rsid w:val="00922BC5"/>
    <w:rsid w:val="00923FC0"/>
    <w:rsid w:val="00924396"/>
    <w:rsid w:val="0092504B"/>
    <w:rsid w:val="009254BF"/>
    <w:rsid w:val="00925A53"/>
    <w:rsid w:val="00925DED"/>
    <w:rsid w:val="0092686E"/>
    <w:rsid w:val="009268B3"/>
    <w:rsid w:val="0092735F"/>
    <w:rsid w:val="00927B4B"/>
    <w:rsid w:val="009300C5"/>
    <w:rsid w:val="0093053B"/>
    <w:rsid w:val="00930AF6"/>
    <w:rsid w:val="00932C96"/>
    <w:rsid w:val="00932E7B"/>
    <w:rsid w:val="00933398"/>
    <w:rsid w:val="0093342B"/>
    <w:rsid w:val="0093390D"/>
    <w:rsid w:val="009342C1"/>
    <w:rsid w:val="00934595"/>
    <w:rsid w:val="009345FA"/>
    <w:rsid w:val="00935207"/>
    <w:rsid w:val="009359AF"/>
    <w:rsid w:val="009366E2"/>
    <w:rsid w:val="009415D8"/>
    <w:rsid w:val="00941765"/>
    <w:rsid w:val="009419D6"/>
    <w:rsid w:val="0094273F"/>
    <w:rsid w:val="00942989"/>
    <w:rsid w:val="00942B05"/>
    <w:rsid w:val="00942E2C"/>
    <w:rsid w:val="00943B82"/>
    <w:rsid w:val="0094537C"/>
    <w:rsid w:val="009460A9"/>
    <w:rsid w:val="00946538"/>
    <w:rsid w:val="00947AE7"/>
    <w:rsid w:val="00952050"/>
    <w:rsid w:val="009538C0"/>
    <w:rsid w:val="00955548"/>
    <w:rsid w:val="0095557C"/>
    <w:rsid w:val="00955D43"/>
    <w:rsid w:val="00956A6D"/>
    <w:rsid w:val="00956B23"/>
    <w:rsid w:val="00956BEF"/>
    <w:rsid w:val="00957968"/>
    <w:rsid w:val="00957980"/>
    <w:rsid w:val="00957D8A"/>
    <w:rsid w:val="00960147"/>
    <w:rsid w:val="00960DC6"/>
    <w:rsid w:val="00961731"/>
    <w:rsid w:val="00961F45"/>
    <w:rsid w:val="00961F82"/>
    <w:rsid w:val="00962007"/>
    <w:rsid w:val="009620C9"/>
    <w:rsid w:val="0096338A"/>
    <w:rsid w:val="0096387F"/>
    <w:rsid w:val="0096452A"/>
    <w:rsid w:val="00965785"/>
    <w:rsid w:val="00966862"/>
    <w:rsid w:val="009671FB"/>
    <w:rsid w:val="00967B12"/>
    <w:rsid w:val="009704FD"/>
    <w:rsid w:val="00971315"/>
    <w:rsid w:val="0097131F"/>
    <w:rsid w:val="00971D50"/>
    <w:rsid w:val="009721C9"/>
    <w:rsid w:val="00972466"/>
    <w:rsid w:val="00972F24"/>
    <w:rsid w:val="0097339E"/>
    <w:rsid w:val="00973DA1"/>
    <w:rsid w:val="00974143"/>
    <w:rsid w:val="00976389"/>
    <w:rsid w:val="0097788A"/>
    <w:rsid w:val="009805EC"/>
    <w:rsid w:val="00980CBE"/>
    <w:rsid w:val="00983512"/>
    <w:rsid w:val="00983D71"/>
    <w:rsid w:val="0098400E"/>
    <w:rsid w:val="00985751"/>
    <w:rsid w:val="009864E1"/>
    <w:rsid w:val="009868CF"/>
    <w:rsid w:val="0098740F"/>
    <w:rsid w:val="009917C7"/>
    <w:rsid w:val="00991B8E"/>
    <w:rsid w:val="0099270E"/>
    <w:rsid w:val="00993C63"/>
    <w:rsid w:val="00994072"/>
    <w:rsid w:val="0099452E"/>
    <w:rsid w:val="0099463E"/>
    <w:rsid w:val="00994E3E"/>
    <w:rsid w:val="009958A3"/>
    <w:rsid w:val="00996ED9"/>
    <w:rsid w:val="0099706C"/>
    <w:rsid w:val="00997675"/>
    <w:rsid w:val="009A005E"/>
    <w:rsid w:val="009A33ED"/>
    <w:rsid w:val="009A3FFE"/>
    <w:rsid w:val="009A401C"/>
    <w:rsid w:val="009A5BFA"/>
    <w:rsid w:val="009A77DF"/>
    <w:rsid w:val="009A7C31"/>
    <w:rsid w:val="009B23D8"/>
    <w:rsid w:val="009B306F"/>
    <w:rsid w:val="009B3D89"/>
    <w:rsid w:val="009B49E4"/>
    <w:rsid w:val="009B6374"/>
    <w:rsid w:val="009B6524"/>
    <w:rsid w:val="009C0FCF"/>
    <w:rsid w:val="009C1B0A"/>
    <w:rsid w:val="009C4B63"/>
    <w:rsid w:val="009C52D2"/>
    <w:rsid w:val="009C5409"/>
    <w:rsid w:val="009C670A"/>
    <w:rsid w:val="009C6926"/>
    <w:rsid w:val="009C6A8A"/>
    <w:rsid w:val="009D021A"/>
    <w:rsid w:val="009D0EF5"/>
    <w:rsid w:val="009D2352"/>
    <w:rsid w:val="009D26E1"/>
    <w:rsid w:val="009D3295"/>
    <w:rsid w:val="009D3ADF"/>
    <w:rsid w:val="009D48CA"/>
    <w:rsid w:val="009D50A0"/>
    <w:rsid w:val="009D685E"/>
    <w:rsid w:val="009D7C20"/>
    <w:rsid w:val="009D7D5B"/>
    <w:rsid w:val="009E00A6"/>
    <w:rsid w:val="009E099D"/>
    <w:rsid w:val="009E25DC"/>
    <w:rsid w:val="009E279F"/>
    <w:rsid w:val="009E2980"/>
    <w:rsid w:val="009E3443"/>
    <w:rsid w:val="009E36CB"/>
    <w:rsid w:val="009E4AFA"/>
    <w:rsid w:val="009E52A1"/>
    <w:rsid w:val="009E6D0E"/>
    <w:rsid w:val="009F0912"/>
    <w:rsid w:val="009F0D5F"/>
    <w:rsid w:val="009F11BA"/>
    <w:rsid w:val="009F1304"/>
    <w:rsid w:val="009F163E"/>
    <w:rsid w:val="009F163F"/>
    <w:rsid w:val="009F2216"/>
    <w:rsid w:val="009F3DC6"/>
    <w:rsid w:val="009F4216"/>
    <w:rsid w:val="009F4884"/>
    <w:rsid w:val="009F4EF6"/>
    <w:rsid w:val="009F56A0"/>
    <w:rsid w:val="009F5D92"/>
    <w:rsid w:val="009F63CA"/>
    <w:rsid w:val="009F7143"/>
    <w:rsid w:val="009F7664"/>
    <w:rsid w:val="00A004DB"/>
    <w:rsid w:val="00A00CB8"/>
    <w:rsid w:val="00A00D87"/>
    <w:rsid w:val="00A01605"/>
    <w:rsid w:val="00A01928"/>
    <w:rsid w:val="00A02778"/>
    <w:rsid w:val="00A04BFB"/>
    <w:rsid w:val="00A06B4A"/>
    <w:rsid w:val="00A07D30"/>
    <w:rsid w:val="00A11248"/>
    <w:rsid w:val="00A115F2"/>
    <w:rsid w:val="00A119A8"/>
    <w:rsid w:val="00A11EDB"/>
    <w:rsid w:val="00A13025"/>
    <w:rsid w:val="00A135AD"/>
    <w:rsid w:val="00A13654"/>
    <w:rsid w:val="00A13C02"/>
    <w:rsid w:val="00A14A0E"/>
    <w:rsid w:val="00A16121"/>
    <w:rsid w:val="00A16A97"/>
    <w:rsid w:val="00A16BC1"/>
    <w:rsid w:val="00A16BE0"/>
    <w:rsid w:val="00A17964"/>
    <w:rsid w:val="00A20049"/>
    <w:rsid w:val="00A20A65"/>
    <w:rsid w:val="00A20C10"/>
    <w:rsid w:val="00A21068"/>
    <w:rsid w:val="00A21AF6"/>
    <w:rsid w:val="00A22088"/>
    <w:rsid w:val="00A23CEE"/>
    <w:rsid w:val="00A23EBE"/>
    <w:rsid w:val="00A23EC1"/>
    <w:rsid w:val="00A242FD"/>
    <w:rsid w:val="00A24D0A"/>
    <w:rsid w:val="00A255AB"/>
    <w:rsid w:val="00A25938"/>
    <w:rsid w:val="00A25DF5"/>
    <w:rsid w:val="00A30E73"/>
    <w:rsid w:val="00A33369"/>
    <w:rsid w:val="00A3359F"/>
    <w:rsid w:val="00A33CFC"/>
    <w:rsid w:val="00A33F2A"/>
    <w:rsid w:val="00A33F56"/>
    <w:rsid w:val="00A340C7"/>
    <w:rsid w:val="00A3737F"/>
    <w:rsid w:val="00A37844"/>
    <w:rsid w:val="00A412CD"/>
    <w:rsid w:val="00A41820"/>
    <w:rsid w:val="00A41ADE"/>
    <w:rsid w:val="00A4203F"/>
    <w:rsid w:val="00A43610"/>
    <w:rsid w:val="00A43626"/>
    <w:rsid w:val="00A44008"/>
    <w:rsid w:val="00A4414B"/>
    <w:rsid w:val="00A44F4B"/>
    <w:rsid w:val="00A45CE3"/>
    <w:rsid w:val="00A4635B"/>
    <w:rsid w:val="00A464A4"/>
    <w:rsid w:val="00A46B04"/>
    <w:rsid w:val="00A50267"/>
    <w:rsid w:val="00A505D1"/>
    <w:rsid w:val="00A50B89"/>
    <w:rsid w:val="00A50EB9"/>
    <w:rsid w:val="00A50FCD"/>
    <w:rsid w:val="00A51283"/>
    <w:rsid w:val="00A5213A"/>
    <w:rsid w:val="00A5322F"/>
    <w:rsid w:val="00A53435"/>
    <w:rsid w:val="00A53744"/>
    <w:rsid w:val="00A54CE0"/>
    <w:rsid w:val="00A55574"/>
    <w:rsid w:val="00A60295"/>
    <w:rsid w:val="00A61301"/>
    <w:rsid w:val="00A616D2"/>
    <w:rsid w:val="00A620B6"/>
    <w:rsid w:val="00A638A0"/>
    <w:rsid w:val="00A63FE8"/>
    <w:rsid w:val="00A644DE"/>
    <w:rsid w:val="00A64BCB"/>
    <w:rsid w:val="00A64DFB"/>
    <w:rsid w:val="00A65C8C"/>
    <w:rsid w:val="00A664B3"/>
    <w:rsid w:val="00A667AC"/>
    <w:rsid w:val="00A669D2"/>
    <w:rsid w:val="00A67545"/>
    <w:rsid w:val="00A71040"/>
    <w:rsid w:val="00A71B90"/>
    <w:rsid w:val="00A72519"/>
    <w:rsid w:val="00A72B7D"/>
    <w:rsid w:val="00A72C21"/>
    <w:rsid w:val="00A73747"/>
    <w:rsid w:val="00A74399"/>
    <w:rsid w:val="00A771DB"/>
    <w:rsid w:val="00A77CA1"/>
    <w:rsid w:val="00A80289"/>
    <w:rsid w:val="00A8063F"/>
    <w:rsid w:val="00A810EB"/>
    <w:rsid w:val="00A817A0"/>
    <w:rsid w:val="00A849A6"/>
    <w:rsid w:val="00A84AD2"/>
    <w:rsid w:val="00A84AE7"/>
    <w:rsid w:val="00A853DD"/>
    <w:rsid w:val="00A85AFE"/>
    <w:rsid w:val="00A860FD"/>
    <w:rsid w:val="00A863D5"/>
    <w:rsid w:val="00A86CEE"/>
    <w:rsid w:val="00A86F6D"/>
    <w:rsid w:val="00A87DA4"/>
    <w:rsid w:val="00A90045"/>
    <w:rsid w:val="00A9186E"/>
    <w:rsid w:val="00A918FF"/>
    <w:rsid w:val="00A91EC2"/>
    <w:rsid w:val="00A920AB"/>
    <w:rsid w:val="00A92B71"/>
    <w:rsid w:val="00A937B5"/>
    <w:rsid w:val="00A960B3"/>
    <w:rsid w:val="00A964CC"/>
    <w:rsid w:val="00A97255"/>
    <w:rsid w:val="00A973A8"/>
    <w:rsid w:val="00A976CA"/>
    <w:rsid w:val="00AA03AE"/>
    <w:rsid w:val="00AA0736"/>
    <w:rsid w:val="00AA0975"/>
    <w:rsid w:val="00AA2E4C"/>
    <w:rsid w:val="00AA306D"/>
    <w:rsid w:val="00AA5CE0"/>
    <w:rsid w:val="00AA7D01"/>
    <w:rsid w:val="00AA7E6B"/>
    <w:rsid w:val="00AB0B3D"/>
    <w:rsid w:val="00AB2DC7"/>
    <w:rsid w:val="00AB3235"/>
    <w:rsid w:val="00AB3BF3"/>
    <w:rsid w:val="00AB3D27"/>
    <w:rsid w:val="00AB3D46"/>
    <w:rsid w:val="00AB4F48"/>
    <w:rsid w:val="00AB4F9F"/>
    <w:rsid w:val="00AB6DE7"/>
    <w:rsid w:val="00AC1663"/>
    <w:rsid w:val="00AC3BC7"/>
    <w:rsid w:val="00AC3DF2"/>
    <w:rsid w:val="00AC55C3"/>
    <w:rsid w:val="00AC61E0"/>
    <w:rsid w:val="00AC639B"/>
    <w:rsid w:val="00AC67C6"/>
    <w:rsid w:val="00AC687E"/>
    <w:rsid w:val="00AC7587"/>
    <w:rsid w:val="00AD05E9"/>
    <w:rsid w:val="00AD0C20"/>
    <w:rsid w:val="00AD1066"/>
    <w:rsid w:val="00AD1AB5"/>
    <w:rsid w:val="00AD2E19"/>
    <w:rsid w:val="00AD3274"/>
    <w:rsid w:val="00AD4576"/>
    <w:rsid w:val="00AD4A45"/>
    <w:rsid w:val="00AD5716"/>
    <w:rsid w:val="00AD5E87"/>
    <w:rsid w:val="00AD66B1"/>
    <w:rsid w:val="00AD710B"/>
    <w:rsid w:val="00AD7E6D"/>
    <w:rsid w:val="00AE0362"/>
    <w:rsid w:val="00AE0814"/>
    <w:rsid w:val="00AE1145"/>
    <w:rsid w:val="00AE1DBE"/>
    <w:rsid w:val="00AE1E6C"/>
    <w:rsid w:val="00AE2028"/>
    <w:rsid w:val="00AE2350"/>
    <w:rsid w:val="00AE34CD"/>
    <w:rsid w:val="00AE3789"/>
    <w:rsid w:val="00AE4288"/>
    <w:rsid w:val="00AE4431"/>
    <w:rsid w:val="00AE4C21"/>
    <w:rsid w:val="00AE59E2"/>
    <w:rsid w:val="00AE65C6"/>
    <w:rsid w:val="00AE6A7A"/>
    <w:rsid w:val="00AF0054"/>
    <w:rsid w:val="00AF02DB"/>
    <w:rsid w:val="00AF10CD"/>
    <w:rsid w:val="00AF1372"/>
    <w:rsid w:val="00AF272E"/>
    <w:rsid w:val="00AF29CF"/>
    <w:rsid w:val="00AF389B"/>
    <w:rsid w:val="00AF3C0A"/>
    <w:rsid w:val="00AF4635"/>
    <w:rsid w:val="00AF6061"/>
    <w:rsid w:val="00AF6439"/>
    <w:rsid w:val="00AF6641"/>
    <w:rsid w:val="00AF67CF"/>
    <w:rsid w:val="00AF6CCC"/>
    <w:rsid w:val="00AF7B93"/>
    <w:rsid w:val="00AF7CB7"/>
    <w:rsid w:val="00B00A4E"/>
    <w:rsid w:val="00B02E8D"/>
    <w:rsid w:val="00B03304"/>
    <w:rsid w:val="00B03F13"/>
    <w:rsid w:val="00B05C11"/>
    <w:rsid w:val="00B05E44"/>
    <w:rsid w:val="00B061FD"/>
    <w:rsid w:val="00B065BE"/>
    <w:rsid w:val="00B06B92"/>
    <w:rsid w:val="00B06C18"/>
    <w:rsid w:val="00B07590"/>
    <w:rsid w:val="00B07C31"/>
    <w:rsid w:val="00B10CED"/>
    <w:rsid w:val="00B10FDA"/>
    <w:rsid w:val="00B1124E"/>
    <w:rsid w:val="00B11669"/>
    <w:rsid w:val="00B11B0B"/>
    <w:rsid w:val="00B11B19"/>
    <w:rsid w:val="00B11C72"/>
    <w:rsid w:val="00B13885"/>
    <w:rsid w:val="00B1453F"/>
    <w:rsid w:val="00B14C64"/>
    <w:rsid w:val="00B14F54"/>
    <w:rsid w:val="00B164FB"/>
    <w:rsid w:val="00B169F7"/>
    <w:rsid w:val="00B16A58"/>
    <w:rsid w:val="00B176E0"/>
    <w:rsid w:val="00B17E94"/>
    <w:rsid w:val="00B212D3"/>
    <w:rsid w:val="00B21F82"/>
    <w:rsid w:val="00B220D0"/>
    <w:rsid w:val="00B222FF"/>
    <w:rsid w:val="00B229D1"/>
    <w:rsid w:val="00B23C2C"/>
    <w:rsid w:val="00B23F79"/>
    <w:rsid w:val="00B2440C"/>
    <w:rsid w:val="00B257CB"/>
    <w:rsid w:val="00B269A5"/>
    <w:rsid w:val="00B31019"/>
    <w:rsid w:val="00B312E5"/>
    <w:rsid w:val="00B31B73"/>
    <w:rsid w:val="00B340BB"/>
    <w:rsid w:val="00B3540F"/>
    <w:rsid w:val="00B3762B"/>
    <w:rsid w:val="00B37773"/>
    <w:rsid w:val="00B404A8"/>
    <w:rsid w:val="00B4054E"/>
    <w:rsid w:val="00B4086C"/>
    <w:rsid w:val="00B42681"/>
    <w:rsid w:val="00B42D7C"/>
    <w:rsid w:val="00B4321A"/>
    <w:rsid w:val="00B448EF"/>
    <w:rsid w:val="00B44A44"/>
    <w:rsid w:val="00B44B50"/>
    <w:rsid w:val="00B45131"/>
    <w:rsid w:val="00B455E7"/>
    <w:rsid w:val="00B464D6"/>
    <w:rsid w:val="00B46B6F"/>
    <w:rsid w:val="00B46BD3"/>
    <w:rsid w:val="00B46CCF"/>
    <w:rsid w:val="00B47947"/>
    <w:rsid w:val="00B50904"/>
    <w:rsid w:val="00B5112B"/>
    <w:rsid w:val="00B51344"/>
    <w:rsid w:val="00B5237D"/>
    <w:rsid w:val="00B52957"/>
    <w:rsid w:val="00B53C4F"/>
    <w:rsid w:val="00B54D5D"/>
    <w:rsid w:val="00B55F0E"/>
    <w:rsid w:val="00B560AA"/>
    <w:rsid w:val="00B576B1"/>
    <w:rsid w:val="00B57C06"/>
    <w:rsid w:val="00B6015D"/>
    <w:rsid w:val="00B60A43"/>
    <w:rsid w:val="00B60A9C"/>
    <w:rsid w:val="00B60E7E"/>
    <w:rsid w:val="00B61ED7"/>
    <w:rsid w:val="00B61F40"/>
    <w:rsid w:val="00B627C3"/>
    <w:rsid w:val="00B62B49"/>
    <w:rsid w:val="00B641B3"/>
    <w:rsid w:val="00B646E6"/>
    <w:rsid w:val="00B64DB7"/>
    <w:rsid w:val="00B65153"/>
    <w:rsid w:val="00B6614F"/>
    <w:rsid w:val="00B664B2"/>
    <w:rsid w:val="00B669C1"/>
    <w:rsid w:val="00B676DE"/>
    <w:rsid w:val="00B677CE"/>
    <w:rsid w:val="00B67CE1"/>
    <w:rsid w:val="00B703F6"/>
    <w:rsid w:val="00B70914"/>
    <w:rsid w:val="00B70973"/>
    <w:rsid w:val="00B71738"/>
    <w:rsid w:val="00B71D99"/>
    <w:rsid w:val="00B724C7"/>
    <w:rsid w:val="00B72CCA"/>
    <w:rsid w:val="00B73555"/>
    <w:rsid w:val="00B739D8"/>
    <w:rsid w:val="00B74BA2"/>
    <w:rsid w:val="00B77052"/>
    <w:rsid w:val="00B77401"/>
    <w:rsid w:val="00B800AB"/>
    <w:rsid w:val="00B80AC5"/>
    <w:rsid w:val="00B80DCC"/>
    <w:rsid w:val="00B8100F"/>
    <w:rsid w:val="00B81899"/>
    <w:rsid w:val="00B82CE2"/>
    <w:rsid w:val="00B8397D"/>
    <w:rsid w:val="00B841DF"/>
    <w:rsid w:val="00B85050"/>
    <w:rsid w:val="00B853D7"/>
    <w:rsid w:val="00B8692B"/>
    <w:rsid w:val="00B86EBA"/>
    <w:rsid w:val="00B87BD1"/>
    <w:rsid w:val="00B87D66"/>
    <w:rsid w:val="00B91698"/>
    <w:rsid w:val="00B91DE6"/>
    <w:rsid w:val="00B927D0"/>
    <w:rsid w:val="00B92BBA"/>
    <w:rsid w:val="00B93135"/>
    <w:rsid w:val="00B939C4"/>
    <w:rsid w:val="00B93D37"/>
    <w:rsid w:val="00B93EE7"/>
    <w:rsid w:val="00B95178"/>
    <w:rsid w:val="00B9602A"/>
    <w:rsid w:val="00B9626D"/>
    <w:rsid w:val="00B965F7"/>
    <w:rsid w:val="00B96D1C"/>
    <w:rsid w:val="00B977E9"/>
    <w:rsid w:val="00BA062D"/>
    <w:rsid w:val="00BA096B"/>
    <w:rsid w:val="00BA0D3F"/>
    <w:rsid w:val="00BA131D"/>
    <w:rsid w:val="00BA13B3"/>
    <w:rsid w:val="00BA1A71"/>
    <w:rsid w:val="00BA20B0"/>
    <w:rsid w:val="00BA3426"/>
    <w:rsid w:val="00BA5DEC"/>
    <w:rsid w:val="00BA66D4"/>
    <w:rsid w:val="00BA6ABE"/>
    <w:rsid w:val="00BA7834"/>
    <w:rsid w:val="00BA78A6"/>
    <w:rsid w:val="00BB01C8"/>
    <w:rsid w:val="00BB169F"/>
    <w:rsid w:val="00BB286C"/>
    <w:rsid w:val="00BB29B9"/>
    <w:rsid w:val="00BB2C98"/>
    <w:rsid w:val="00BB3384"/>
    <w:rsid w:val="00BB355C"/>
    <w:rsid w:val="00BB381C"/>
    <w:rsid w:val="00BB464C"/>
    <w:rsid w:val="00BB5162"/>
    <w:rsid w:val="00BB725E"/>
    <w:rsid w:val="00BB72CD"/>
    <w:rsid w:val="00BB750B"/>
    <w:rsid w:val="00BB77A9"/>
    <w:rsid w:val="00BB7933"/>
    <w:rsid w:val="00BB7C5A"/>
    <w:rsid w:val="00BC13BC"/>
    <w:rsid w:val="00BC6E79"/>
    <w:rsid w:val="00BC6F39"/>
    <w:rsid w:val="00BC75B0"/>
    <w:rsid w:val="00BC7CD0"/>
    <w:rsid w:val="00BC7E14"/>
    <w:rsid w:val="00BD0427"/>
    <w:rsid w:val="00BD1148"/>
    <w:rsid w:val="00BD1284"/>
    <w:rsid w:val="00BD1F23"/>
    <w:rsid w:val="00BD23A7"/>
    <w:rsid w:val="00BD2E94"/>
    <w:rsid w:val="00BD355F"/>
    <w:rsid w:val="00BD3AB1"/>
    <w:rsid w:val="00BD5D7D"/>
    <w:rsid w:val="00BD653F"/>
    <w:rsid w:val="00BD696D"/>
    <w:rsid w:val="00BD7C6B"/>
    <w:rsid w:val="00BE05CF"/>
    <w:rsid w:val="00BE0788"/>
    <w:rsid w:val="00BE0D59"/>
    <w:rsid w:val="00BE17ED"/>
    <w:rsid w:val="00BE2B02"/>
    <w:rsid w:val="00BE2B9E"/>
    <w:rsid w:val="00BE2E4C"/>
    <w:rsid w:val="00BE2FE6"/>
    <w:rsid w:val="00BE447E"/>
    <w:rsid w:val="00BE4FEE"/>
    <w:rsid w:val="00BE5547"/>
    <w:rsid w:val="00BE60E0"/>
    <w:rsid w:val="00BF0589"/>
    <w:rsid w:val="00BF140B"/>
    <w:rsid w:val="00BF2203"/>
    <w:rsid w:val="00BF227F"/>
    <w:rsid w:val="00BF265B"/>
    <w:rsid w:val="00BF29C7"/>
    <w:rsid w:val="00BF2BBB"/>
    <w:rsid w:val="00BF2DB3"/>
    <w:rsid w:val="00BF4A68"/>
    <w:rsid w:val="00BF599D"/>
    <w:rsid w:val="00BF5C9F"/>
    <w:rsid w:val="00BF6ABD"/>
    <w:rsid w:val="00BF6C7A"/>
    <w:rsid w:val="00BF6EB9"/>
    <w:rsid w:val="00BF7FAA"/>
    <w:rsid w:val="00C00186"/>
    <w:rsid w:val="00C03886"/>
    <w:rsid w:val="00C040CD"/>
    <w:rsid w:val="00C04AC8"/>
    <w:rsid w:val="00C057C0"/>
    <w:rsid w:val="00C06182"/>
    <w:rsid w:val="00C0624D"/>
    <w:rsid w:val="00C06C0D"/>
    <w:rsid w:val="00C10F85"/>
    <w:rsid w:val="00C1123C"/>
    <w:rsid w:val="00C11DA5"/>
    <w:rsid w:val="00C11DDA"/>
    <w:rsid w:val="00C122A3"/>
    <w:rsid w:val="00C126AA"/>
    <w:rsid w:val="00C14824"/>
    <w:rsid w:val="00C15920"/>
    <w:rsid w:val="00C17C1A"/>
    <w:rsid w:val="00C20096"/>
    <w:rsid w:val="00C20760"/>
    <w:rsid w:val="00C20BAE"/>
    <w:rsid w:val="00C20F29"/>
    <w:rsid w:val="00C21144"/>
    <w:rsid w:val="00C2262C"/>
    <w:rsid w:val="00C22954"/>
    <w:rsid w:val="00C23C3D"/>
    <w:rsid w:val="00C26543"/>
    <w:rsid w:val="00C266A0"/>
    <w:rsid w:val="00C268F1"/>
    <w:rsid w:val="00C3026F"/>
    <w:rsid w:val="00C30522"/>
    <w:rsid w:val="00C311BE"/>
    <w:rsid w:val="00C31A17"/>
    <w:rsid w:val="00C33956"/>
    <w:rsid w:val="00C33F07"/>
    <w:rsid w:val="00C33F14"/>
    <w:rsid w:val="00C36170"/>
    <w:rsid w:val="00C368E9"/>
    <w:rsid w:val="00C37E05"/>
    <w:rsid w:val="00C403AB"/>
    <w:rsid w:val="00C41298"/>
    <w:rsid w:val="00C41588"/>
    <w:rsid w:val="00C41632"/>
    <w:rsid w:val="00C41C09"/>
    <w:rsid w:val="00C42CBE"/>
    <w:rsid w:val="00C43322"/>
    <w:rsid w:val="00C43438"/>
    <w:rsid w:val="00C4363D"/>
    <w:rsid w:val="00C437C6"/>
    <w:rsid w:val="00C43D1D"/>
    <w:rsid w:val="00C448AA"/>
    <w:rsid w:val="00C44B5B"/>
    <w:rsid w:val="00C45A94"/>
    <w:rsid w:val="00C46B1E"/>
    <w:rsid w:val="00C50817"/>
    <w:rsid w:val="00C509C5"/>
    <w:rsid w:val="00C50A8B"/>
    <w:rsid w:val="00C51883"/>
    <w:rsid w:val="00C529ED"/>
    <w:rsid w:val="00C5387D"/>
    <w:rsid w:val="00C550DD"/>
    <w:rsid w:val="00C55212"/>
    <w:rsid w:val="00C56749"/>
    <w:rsid w:val="00C56DA3"/>
    <w:rsid w:val="00C602F7"/>
    <w:rsid w:val="00C6082E"/>
    <w:rsid w:val="00C617BB"/>
    <w:rsid w:val="00C621DE"/>
    <w:rsid w:val="00C62889"/>
    <w:rsid w:val="00C63F43"/>
    <w:rsid w:val="00C64265"/>
    <w:rsid w:val="00C643ED"/>
    <w:rsid w:val="00C64D36"/>
    <w:rsid w:val="00C67155"/>
    <w:rsid w:val="00C700BA"/>
    <w:rsid w:val="00C70898"/>
    <w:rsid w:val="00C723BB"/>
    <w:rsid w:val="00C72844"/>
    <w:rsid w:val="00C75897"/>
    <w:rsid w:val="00C7681E"/>
    <w:rsid w:val="00C768F6"/>
    <w:rsid w:val="00C775E4"/>
    <w:rsid w:val="00C77A3C"/>
    <w:rsid w:val="00C77FC0"/>
    <w:rsid w:val="00C80311"/>
    <w:rsid w:val="00C820AE"/>
    <w:rsid w:val="00C82479"/>
    <w:rsid w:val="00C82FD2"/>
    <w:rsid w:val="00C838DA"/>
    <w:rsid w:val="00C84259"/>
    <w:rsid w:val="00C859BF"/>
    <w:rsid w:val="00C86312"/>
    <w:rsid w:val="00C873E1"/>
    <w:rsid w:val="00C876C3"/>
    <w:rsid w:val="00C903C7"/>
    <w:rsid w:val="00C90533"/>
    <w:rsid w:val="00C9161A"/>
    <w:rsid w:val="00C91BC3"/>
    <w:rsid w:val="00C92A2F"/>
    <w:rsid w:val="00C93299"/>
    <w:rsid w:val="00C93D7F"/>
    <w:rsid w:val="00C94AA5"/>
    <w:rsid w:val="00C95D4A"/>
    <w:rsid w:val="00CA0368"/>
    <w:rsid w:val="00CA090B"/>
    <w:rsid w:val="00CA0CAE"/>
    <w:rsid w:val="00CA1D60"/>
    <w:rsid w:val="00CA2283"/>
    <w:rsid w:val="00CA3005"/>
    <w:rsid w:val="00CA3224"/>
    <w:rsid w:val="00CA3496"/>
    <w:rsid w:val="00CA3D61"/>
    <w:rsid w:val="00CA40DA"/>
    <w:rsid w:val="00CA45A8"/>
    <w:rsid w:val="00CA5038"/>
    <w:rsid w:val="00CA6325"/>
    <w:rsid w:val="00CA6DA4"/>
    <w:rsid w:val="00CA7D75"/>
    <w:rsid w:val="00CB05EF"/>
    <w:rsid w:val="00CB0C90"/>
    <w:rsid w:val="00CB11DF"/>
    <w:rsid w:val="00CB1BCF"/>
    <w:rsid w:val="00CB23D8"/>
    <w:rsid w:val="00CB25CB"/>
    <w:rsid w:val="00CB2FCD"/>
    <w:rsid w:val="00CB4322"/>
    <w:rsid w:val="00CC0B1E"/>
    <w:rsid w:val="00CC13C8"/>
    <w:rsid w:val="00CC1575"/>
    <w:rsid w:val="00CC1D8A"/>
    <w:rsid w:val="00CC2C13"/>
    <w:rsid w:val="00CC3188"/>
    <w:rsid w:val="00CC3ED3"/>
    <w:rsid w:val="00CC4B79"/>
    <w:rsid w:val="00CC6FDC"/>
    <w:rsid w:val="00CD1977"/>
    <w:rsid w:val="00CD1A78"/>
    <w:rsid w:val="00CD2065"/>
    <w:rsid w:val="00CD26C7"/>
    <w:rsid w:val="00CD2736"/>
    <w:rsid w:val="00CD337B"/>
    <w:rsid w:val="00CD34F7"/>
    <w:rsid w:val="00CD365D"/>
    <w:rsid w:val="00CD402C"/>
    <w:rsid w:val="00CD4ED0"/>
    <w:rsid w:val="00CD50D4"/>
    <w:rsid w:val="00CD5A00"/>
    <w:rsid w:val="00CD5B40"/>
    <w:rsid w:val="00CD5F6F"/>
    <w:rsid w:val="00CD5F8E"/>
    <w:rsid w:val="00CD66D3"/>
    <w:rsid w:val="00CD69C4"/>
    <w:rsid w:val="00CD6C47"/>
    <w:rsid w:val="00CD7F62"/>
    <w:rsid w:val="00CE0A56"/>
    <w:rsid w:val="00CE1815"/>
    <w:rsid w:val="00CE313D"/>
    <w:rsid w:val="00CE38B3"/>
    <w:rsid w:val="00CE397B"/>
    <w:rsid w:val="00CE3E7B"/>
    <w:rsid w:val="00CE4056"/>
    <w:rsid w:val="00CE6599"/>
    <w:rsid w:val="00CE66BB"/>
    <w:rsid w:val="00CE76D2"/>
    <w:rsid w:val="00CE79C4"/>
    <w:rsid w:val="00CF0074"/>
    <w:rsid w:val="00CF04B7"/>
    <w:rsid w:val="00CF121C"/>
    <w:rsid w:val="00CF2743"/>
    <w:rsid w:val="00CF2848"/>
    <w:rsid w:val="00CF34F4"/>
    <w:rsid w:val="00CF39E7"/>
    <w:rsid w:val="00CF3EFD"/>
    <w:rsid w:val="00CF4D97"/>
    <w:rsid w:val="00CF4DDA"/>
    <w:rsid w:val="00CF7CF2"/>
    <w:rsid w:val="00CF7D10"/>
    <w:rsid w:val="00D00852"/>
    <w:rsid w:val="00D019B3"/>
    <w:rsid w:val="00D02445"/>
    <w:rsid w:val="00D026FA"/>
    <w:rsid w:val="00D02DF6"/>
    <w:rsid w:val="00D03150"/>
    <w:rsid w:val="00D04050"/>
    <w:rsid w:val="00D04D04"/>
    <w:rsid w:val="00D05636"/>
    <w:rsid w:val="00D05C5B"/>
    <w:rsid w:val="00D05D32"/>
    <w:rsid w:val="00D06E4E"/>
    <w:rsid w:val="00D1249D"/>
    <w:rsid w:val="00D13F97"/>
    <w:rsid w:val="00D148EE"/>
    <w:rsid w:val="00D14E57"/>
    <w:rsid w:val="00D150E1"/>
    <w:rsid w:val="00D1554C"/>
    <w:rsid w:val="00D1752F"/>
    <w:rsid w:val="00D20ABD"/>
    <w:rsid w:val="00D21533"/>
    <w:rsid w:val="00D21802"/>
    <w:rsid w:val="00D21BC1"/>
    <w:rsid w:val="00D21C89"/>
    <w:rsid w:val="00D22196"/>
    <w:rsid w:val="00D2315F"/>
    <w:rsid w:val="00D23697"/>
    <w:rsid w:val="00D23F71"/>
    <w:rsid w:val="00D241F5"/>
    <w:rsid w:val="00D24AC7"/>
    <w:rsid w:val="00D24ED6"/>
    <w:rsid w:val="00D250CA"/>
    <w:rsid w:val="00D25241"/>
    <w:rsid w:val="00D25B73"/>
    <w:rsid w:val="00D260EB"/>
    <w:rsid w:val="00D27D67"/>
    <w:rsid w:val="00D31941"/>
    <w:rsid w:val="00D32403"/>
    <w:rsid w:val="00D32C6E"/>
    <w:rsid w:val="00D338D7"/>
    <w:rsid w:val="00D34010"/>
    <w:rsid w:val="00D34341"/>
    <w:rsid w:val="00D34E3A"/>
    <w:rsid w:val="00D35C26"/>
    <w:rsid w:val="00D36554"/>
    <w:rsid w:val="00D37464"/>
    <w:rsid w:val="00D3746E"/>
    <w:rsid w:val="00D379CD"/>
    <w:rsid w:val="00D37CF2"/>
    <w:rsid w:val="00D37D3D"/>
    <w:rsid w:val="00D40605"/>
    <w:rsid w:val="00D411F7"/>
    <w:rsid w:val="00D42101"/>
    <w:rsid w:val="00D44783"/>
    <w:rsid w:val="00D454C5"/>
    <w:rsid w:val="00D4684A"/>
    <w:rsid w:val="00D46D91"/>
    <w:rsid w:val="00D47517"/>
    <w:rsid w:val="00D47762"/>
    <w:rsid w:val="00D47DB0"/>
    <w:rsid w:val="00D50E8D"/>
    <w:rsid w:val="00D5234A"/>
    <w:rsid w:val="00D5410A"/>
    <w:rsid w:val="00D54357"/>
    <w:rsid w:val="00D54F4D"/>
    <w:rsid w:val="00D554DF"/>
    <w:rsid w:val="00D56549"/>
    <w:rsid w:val="00D56882"/>
    <w:rsid w:val="00D56EFD"/>
    <w:rsid w:val="00D61122"/>
    <w:rsid w:val="00D63C22"/>
    <w:rsid w:val="00D66132"/>
    <w:rsid w:val="00D662D6"/>
    <w:rsid w:val="00D666D4"/>
    <w:rsid w:val="00D66E76"/>
    <w:rsid w:val="00D67FC3"/>
    <w:rsid w:val="00D703BF"/>
    <w:rsid w:val="00D71911"/>
    <w:rsid w:val="00D72597"/>
    <w:rsid w:val="00D738F2"/>
    <w:rsid w:val="00D74001"/>
    <w:rsid w:val="00D775DC"/>
    <w:rsid w:val="00D77EC4"/>
    <w:rsid w:val="00D806A4"/>
    <w:rsid w:val="00D80E5C"/>
    <w:rsid w:val="00D80E69"/>
    <w:rsid w:val="00D816A7"/>
    <w:rsid w:val="00D81B35"/>
    <w:rsid w:val="00D81B93"/>
    <w:rsid w:val="00D827AD"/>
    <w:rsid w:val="00D83FF1"/>
    <w:rsid w:val="00D850D6"/>
    <w:rsid w:val="00D850D7"/>
    <w:rsid w:val="00D85B9F"/>
    <w:rsid w:val="00D87595"/>
    <w:rsid w:val="00D87A0F"/>
    <w:rsid w:val="00D87A79"/>
    <w:rsid w:val="00D87C26"/>
    <w:rsid w:val="00D904EF"/>
    <w:rsid w:val="00D91728"/>
    <w:rsid w:val="00D91CE6"/>
    <w:rsid w:val="00D91FB6"/>
    <w:rsid w:val="00D92C28"/>
    <w:rsid w:val="00D9316C"/>
    <w:rsid w:val="00D93F46"/>
    <w:rsid w:val="00D94783"/>
    <w:rsid w:val="00D9626C"/>
    <w:rsid w:val="00D9646E"/>
    <w:rsid w:val="00D96C36"/>
    <w:rsid w:val="00D970A1"/>
    <w:rsid w:val="00D9757C"/>
    <w:rsid w:val="00D97AD0"/>
    <w:rsid w:val="00DA0356"/>
    <w:rsid w:val="00DA0A6A"/>
    <w:rsid w:val="00DA1541"/>
    <w:rsid w:val="00DA296C"/>
    <w:rsid w:val="00DA3C86"/>
    <w:rsid w:val="00DA3ECF"/>
    <w:rsid w:val="00DA3F01"/>
    <w:rsid w:val="00DA4307"/>
    <w:rsid w:val="00DA4F4E"/>
    <w:rsid w:val="00DA589A"/>
    <w:rsid w:val="00DA621B"/>
    <w:rsid w:val="00DA64EB"/>
    <w:rsid w:val="00DA6640"/>
    <w:rsid w:val="00DA71B5"/>
    <w:rsid w:val="00DA7440"/>
    <w:rsid w:val="00DB13B5"/>
    <w:rsid w:val="00DB2B37"/>
    <w:rsid w:val="00DB2C9D"/>
    <w:rsid w:val="00DB34A1"/>
    <w:rsid w:val="00DB3A01"/>
    <w:rsid w:val="00DB4468"/>
    <w:rsid w:val="00DB50FE"/>
    <w:rsid w:val="00DB51C5"/>
    <w:rsid w:val="00DB52FA"/>
    <w:rsid w:val="00DB6564"/>
    <w:rsid w:val="00DC1AFB"/>
    <w:rsid w:val="00DC1CF0"/>
    <w:rsid w:val="00DC332D"/>
    <w:rsid w:val="00DC39B7"/>
    <w:rsid w:val="00DC483D"/>
    <w:rsid w:val="00DC49F9"/>
    <w:rsid w:val="00DC517A"/>
    <w:rsid w:val="00DC6091"/>
    <w:rsid w:val="00DC6694"/>
    <w:rsid w:val="00DC6D3F"/>
    <w:rsid w:val="00DD023A"/>
    <w:rsid w:val="00DD08C7"/>
    <w:rsid w:val="00DD206B"/>
    <w:rsid w:val="00DD3B87"/>
    <w:rsid w:val="00DD4701"/>
    <w:rsid w:val="00DD54D4"/>
    <w:rsid w:val="00DD60C8"/>
    <w:rsid w:val="00DE0D57"/>
    <w:rsid w:val="00DE1309"/>
    <w:rsid w:val="00DE2398"/>
    <w:rsid w:val="00DE387C"/>
    <w:rsid w:val="00DE38E4"/>
    <w:rsid w:val="00DE3E15"/>
    <w:rsid w:val="00DE52CE"/>
    <w:rsid w:val="00DE6C8F"/>
    <w:rsid w:val="00DE7332"/>
    <w:rsid w:val="00DF1213"/>
    <w:rsid w:val="00DF2BC7"/>
    <w:rsid w:val="00DF2FE2"/>
    <w:rsid w:val="00DF37B8"/>
    <w:rsid w:val="00DF5937"/>
    <w:rsid w:val="00DF76A7"/>
    <w:rsid w:val="00E001EC"/>
    <w:rsid w:val="00E0166A"/>
    <w:rsid w:val="00E02640"/>
    <w:rsid w:val="00E0382A"/>
    <w:rsid w:val="00E04229"/>
    <w:rsid w:val="00E048D2"/>
    <w:rsid w:val="00E04B8C"/>
    <w:rsid w:val="00E04CDB"/>
    <w:rsid w:val="00E06B45"/>
    <w:rsid w:val="00E070C4"/>
    <w:rsid w:val="00E10333"/>
    <w:rsid w:val="00E11E3F"/>
    <w:rsid w:val="00E12105"/>
    <w:rsid w:val="00E1221C"/>
    <w:rsid w:val="00E12373"/>
    <w:rsid w:val="00E1266D"/>
    <w:rsid w:val="00E136D3"/>
    <w:rsid w:val="00E13C15"/>
    <w:rsid w:val="00E13DC5"/>
    <w:rsid w:val="00E1440B"/>
    <w:rsid w:val="00E14ED0"/>
    <w:rsid w:val="00E167AD"/>
    <w:rsid w:val="00E202D1"/>
    <w:rsid w:val="00E207BA"/>
    <w:rsid w:val="00E2223D"/>
    <w:rsid w:val="00E2335B"/>
    <w:rsid w:val="00E23BDA"/>
    <w:rsid w:val="00E24081"/>
    <w:rsid w:val="00E24DB8"/>
    <w:rsid w:val="00E2578E"/>
    <w:rsid w:val="00E2664F"/>
    <w:rsid w:val="00E30406"/>
    <w:rsid w:val="00E3092D"/>
    <w:rsid w:val="00E30981"/>
    <w:rsid w:val="00E31BC7"/>
    <w:rsid w:val="00E325BA"/>
    <w:rsid w:val="00E3277C"/>
    <w:rsid w:val="00E3299A"/>
    <w:rsid w:val="00E32C4F"/>
    <w:rsid w:val="00E32EB0"/>
    <w:rsid w:val="00E3308C"/>
    <w:rsid w:val="00E33D8F"/>
    <w:rsid w:val="00E34657"/>
    <w:rsid w:val="00E34E2A"/>
    <w:rsid w:val="00E376C6"/>
    <w:rsid w:val="00E40D2C"/>
    <w:rsid w:val="00E41ABB"/>
    <w:rsid w:val="00E41B8B"/>
    <w:rsid w:val="00E421F0"/>
    <w:rsid w:val="00E430FA"/>
    <w:rsid w:val="00E43E84"/>
    <w:rsid w:val="00E43F1C"/>
    <w:rsid w:val="00E4468C"/>
    <w:rsid w:val="00E446F3"/>
    <w:rsid w:val="00E44B96"/>
    <w:rsid w:val="00E472D1"/>
    <w:rsid w:val="00E508DA"/>
    <w:rsid w:val="00E51032"/>
    <w:rsid w:val="00E52025"/>
    <w:rsid w:val="00E5227E"/>
    <w:rsid w:val="00E52404"/>
    <w:rsid w:val="00E52FDB"/>
    <w:rsid w:val="00E54490"/>
    <w:rsid w:val="00E55916"/>
    <w:rsid w:val="00E56CB2"/>
    <w:rsid w:val="00E56F20"/>
    <w:rsid w:val="00E56FB6"/>
    <w:rsid w:val="00E576D0"/>
    <w:rsid w:val="00E57912"/>
    <w:rsid w:val="00E60A87"/>
    <w:rsid w:val="00E618B0"/>
    <w:rsid w:val="00E6235E"/>
    <w:rsid w:val="00E62446"/>
    <w:rsid w:val="00E62D2A"/>
    <w:rsid w:val="00E6424E"/>
    <w:rsid w:val="00E6454A"/>
    <w:rsid w:val="00E6489A"/>
    <w:rsid w:val="00E64B82"/>
    <w:rsid w:val="00E652B2"/>
    <w:rsid w:val="00E65605"/>
    <w:rsid w:val="00E6618A"/>
    <w:rsid w:val="00E67003"/>
    <w:rsid w:val="00E67533"/>
    <w:rsid w:val="00E679B8"/>
    <w:rsid w:val="00E7171F"/>
    <w:rsid w:val="00E727FC"/>
    <w:rsid w:val="00E72ADC"/>
    <w:rsid w:val="00E72CB4"/>
    <w:rsid w:val="00E741F9"/>
    <w:rsid w:val="00E74440"/>
    <w:rsid w:val="00E744F1"/>
    <w:rsid w:val="00E7485F"/>
    <w:rsid w:val="00E74DBF"/>
    <w:rsid w:val="00E75F86"/>
    <w:rsid w:val="00E818B4"/>
    <w:rsid w:val="00E83552"/>
    <w:rsid w:val="00E84461"/>
    <w:rsid w:val="00E8474C"/>
    <w:rsid w:val="00E84810"/>
    <w:rsid w:val="00E84B35"/>
    <w:rsid w:val="00E84E31"/>
    <w:rsid w:val="00E862E5"/>
    <w:rsid w:val="00E87219"/>
    <w:rsid w:val="00E873AF"/>
    <w:rsid w:val="00E90506"/>
    <w:rsid w:val="00E90BC4"/>
    <w:rsid w:val="00E914DC"/>
    <w:rsid w:val="00E91D6F"/>
    <w:rsid w:val="00E92502"/>
    <w:rsid w:val="00E92F77"/>
    <w:rsid w:val="00E93D37"/>
    <w:rsid w:val="00E94669"/>
    <w:rsid w:val="00E94A23"/>
    <w:rsid w:val="00E97306"/>
    <w:rsid w:val="00E974B5"/>
    <w:rsid w:val="00E97E82"/>
    <w:rsid w:val="00EA06C5"/>
    <w:rsid w:val="00EA1082"/>
    <w:rsid w:val="00EA18D5"/>
    <w:rsid w:val="00EA22FD"/>
    <w:rsid w:val="00EA23D9"/>
    <w:rsid w:val="00EA3820"/>
    <w:rsid w:val="00EA3992"/>
    <w:rsid w:val="00EA3B0D"/>
    <w:rsid w:val="00EA430E"/>
    <w:rsid w:val="00EA546F"/>
    <w:rsid w:val="00EA5863"/>
    <w:rsid w:val="00EA6323"/>
    <w:rsid w:val="00EA73EA"/>
    <w:rsid w:val="00EA7E50"/>
    <w:rsid w:val="00EA7F86"/>
    <w:rsid w:val="00EB08C9"/>
    <w:rsid w:val="00EB116F"/>
    <w:rsid w:val="00EB171F"/>
    <w:rsid w:val="00EB1CF5"/>
    <w:rsid w:val="00EB3A88"/>
    <w:rsid w:val="00EB3B59"/>
    <w:rsid w:val="00EB46C5"/>
    <w:rsid w:val="00EB5408"/>
    <w:rsid w:val="00EB58AF"/>
    <w:rsid w:val="00EB5C24"/>
    <w:rsid w:val="00EB5CAC"/>
    <w:rsid w:val="00EB5D69"/>
    <w:rsid w:val="00EB6181"/>
    <w:rsid w:val="00EB71F6"/>
    <w:rsid w:val="00EC021E"/>
    <w:rsid w:val="00EC1399"/>
    <w:rsid w:val="00EC1495"/>
    <w:rsid w:val="00EC1EF3"/>
    <w:rsid w:val="00EC2282"/>
    <w:rsid w:val="00EC2B76"/>
    <w:rsid w:val="00EC337A"/>
    <w:rsid w:val="00EC346C"/>
    <w:rsid w:val="00EC3C2B"/>
    <w:rsid w:val="00EC57D9"/>
    <w:rsid w:val="00EC5BEE"/>
    <w:rsid w:val="00EC5F01"/>
    <w:rsid w:val="00EC6806"/>
    <w:rsid w:val="00EC6A09"/>
    <w:rsid w:val="00EC6B7A"/>
    <w:rsid w:val="00EC6CA8"/>
    <w:rsid w:val="00EC7C6E"/>
    <w:rsid w:val="00ED101D"/>
    <w:rsid w:val="00ED1B4E"/>
    <w:rsid w:val="00ED1DB8"/>
    <w:rsid w:val="00ED21BD"/>
    <w:rsid w:val="00ED2995"/>
    <w:rsid w:val="00ED2C5F"/>
    <w:rsid w:val="00ED2EE2"/>
    <w:rsid w:val="00ED3240"/>
    <w:rsid w:val="00ED3616"/>
    <w:rsid w:val="00ED42DB"/>
    <w:rsid w:val="00ED4F9A"/>
    <w:rsid w:val="00ED60EE"/>
    <w:rsid w:val="00ED7224"/>
    <w:rsid w:val="00ED750A"/>
    <w:rsid w:val="00ED77DA"/>
    <w:rsid w:val="00ED7833"/>
    <w:rsid w:val="00ED7AF9"/>
    <w:rsid w:val="00EE0A26"/>
    <w:rsid w:val="00EE11D0"/>
    <w:rsid w:val="00EE244E"/>
    <w:rsid w:val="00EE2AE8"/>
    <w:rsid w:val="00EE3328"/>
    <w:rsid w:val="00EE3B55"/>
    <w:rsid w:val="00EE3FAC"/>
    <w:rsid w:val="00EE41EA"/>
    <w:rsid w:val="00EE45AF"/>
    <w:rsid w:val="00EE5410"/>
    <w:rsid w:val="00EE56DA"/>
    <w:rsid w:val="00EE6F21"/>
    <w:rsid w:val="00EE7072"/>
    <w:rsid w:val="00EE774C"/>
    <w:rsid w:val="00EE7FB2"/>
    <w:rsid w:val="00EF13E7"/>
    <w:rsid w:val="00EF17E8"/>
    <w:rsid w:val="00EF221E"/>
    <w:rsid w:val="00EF2BED"/>
    <w:rsid w:val="00EF2BFA"/>
    <w:rsid w:val="00EF2CA0"/>
    <w:rsid w:val="00EF318E"/>
    <w:rsid w:val="00EF3ECB"/>
    <w:rsid w:val="00EF42D6"/>
    <w:rsid w:val="00EF59AF"/>
    <w:rsid w:val="00EF5BCF"/>
    <w:rsid w:val="00EF5D77"/>
    <w:rsid w:val="00EF63E5"/>
    <w:rsid w:val="00EF6BEA"/>
    <w:rsid w:val="00EF7295"/>
    <w:rsid w:val="00EF7DB3"/>
    <w:rsid w:val="00F00014"/>
    <w:rsid w:val="00F010E4"/>
    <w:rsid w:val="00F01736"/>
    <w:rsid w:val="00F02345"/>
    <w:rsid w:val="00F02461"/>
    <w:rsid w:val="00F027ED"/>
    <w:rsid w:val="00F03528"/>
    <w:rsid w:val="00F03B83"/>
    <w:rsid w:val="00F05462"/>
    <w:rsid w:val="00F06598"/>
    <w:rsid w:val="00F06CF7"/>
    <w:rsid w:val="00F06D9D"/>
    <w:rsid w:val="00F07634"/>
    <w:rsid w:val="00F07BC4"/>
    <w:rsid w:val="00F10030"/>
    <w:rsid w:val="00F11589"/>
    <w:rsid w:val="00F134AF"/>
    <w:rsid w:val="00F13B80"/>
    <w:rsid w:val="00F13FEC"/>
    <w:rsid w:val="00F14939"/>
    <w:rsid w:val="00F14C97"/>
    <w:rsid w:val="00F1557A"/>
    <w:rsid w:val="00F1710A"/>
    <w:rsid w:val="00F17C03"/>
    <w:rsid w:val="00F20DC9"/>
    <w:rsid w:val="00F226BF"/>
    <w:rsid w:val="00F22D23"/>
    <w:rsid w:val="00F23136"/>
    <w:rsid w:val="00F242B4"/>
    <w:rsid w:val="00F2651C"/>
    <w:rsid w:val="00F2692D"/>
    <w:rsid w:val="00F31C2E"/>
    <w:rsid w:val="00F31CBE"/>
    <w:rsid w:val="00F33FEB"/>
    <w:rsid w:val="00F3631C"/>
    <w:rsid w:val="00F36DDC"/>
    <w:rsid w:val="00F37839"/>
    <w:rsid w:val="00F40739"/>
    <w:rsid w:val="00F412B7"/>
    <w:rsid w:val="00F41DC0"/>
    <w:rsid w:val="00F42E3B"/>
    <w:rsid w:val="00F4341D"/>
    <w:rsid w:val="00F444AC"/>
    <w:rsid w:val="00F447BD"/>
    <w:rsid w:val="00F4616D"/>
    <w:rsid w:val="00F4724C"/>
    <w:rsid w:val="00F508A0"/>
    <w:rsid w:val="00F51472"/>
    <w:rsid w:val="00F51807"/>
    <w:rsid w:val="00F52CD0"/>
    <w:rsid w:val="00F54ABE"/>
    <w:rsid w:val="00F55E8C"/>
    <w:rsid w:val="00F57F58"/>
    <w:rsid w:val="00F6005B"/>
    <w:rsid w:val="00F61338"/>
    <w:rsid w:val="00F62131"/>
    <w:rsid w:val="00F63643"/>
    <w:rsid w:val="00F63B55"/>
    <w:rsid w:val="00F6430D"/>
    <w:rsid w:val="00F64F96"/>
    <w:rsid w:val="00F65323"/>
    <w:rsid w:val="00F6594D"/>
    <w:rsid w:val="00F66586"/>
    <w:rsid w:val="00F66D4D"/>
    <w:rsid w:val="00F6729D"/>
    <w:rsid w:val="00F6776C"/>
    <w:rsid w:val="00F70636"/>
    <w:rsid w:val="00F7093C"/>
    <w:rsid w:val="00F70E2E"/>
    <w:rsid w:val="00F741E5"/>
    <w:rsid w:val="00F746EF"/>
    <w:rsid w:val="00F74A15"/>
    <w:rsid w:val="00F74B78"/>
    <w:rsid w:val="00F7505D"/>
    <w:rsid w:val="00F755F8"/>
    <w:rsid w:val="00F7610F"/>
    <w:rsid w:val="00F76621"/>
    <w:rsid w:val="00F76AE6"/>
    <w:rsid w:val="00F775E3"/>
    <w:rsid w:val="00F80696"/>
    <w:rsid w:val="00F813B8"/>
    <w:rsid w:val="00F81DD0"/>
    <w:rsid w:val="00F837BC"/>
    <w:rsid w:val="00F83AEB"/>
    <w:rsid w:val="00F85814"/>
    <w:rsid w:val="00F85F75"/>
    <w:rsid w:val="00F8612A"/>
    <w:rsid w:val="00F92120"/>
    <w:rsid w:val="00F92E39"/>
    <w:rsid w:val="00F932EF"/>
    <w:rsid w:val="00F93CF7"/>
    <w:rsid w:val="00F93D83"/>
    <w:rsid w:val="00F9498C"/>
    <w:rsid w:val="00F950F3"/>
    <w:rsid w:val="00F95A1E"/>
    <w:rsid w:val="00F96007"/>
    <w:rsid w:val="00F973B6"/>
    <w:rsid w:val="00F97ED6"/>
    <w:rsid w:val="00FA02D5"/>
    <w:rsid w:val="00FA199F"/>
    <w:rsid w:val="00FA1C9F"/>
    <w:rsid w:val="00FA218A"/>
    <w:rsid w:val="00FA3202"/>
    <w:rsid w:val="00FA369E"/>
    <w:rsid w:val="00FA3F9C"/>
    <w:rsid w:val="00FA4B49"/>
    <w:rsid w:val="00FA5372"/>
    <w:rsid w:val="00FA5D3A"/>
    <w:rsid w:val="00FA7CE7"/>
    <w:rsid w:val="00FB49D3"/>
    <w:rsid w:val="00FB52CA"/>
    <w:rsid w:val="00FB53DD"/>
    <w:rsid w:val="00FB7583"/>
    <w:rsid w:val="00FB7C3E"/>
    <w:rsid w:val="00FC04B2"/>
    <w:rsid w:val="00FC0795"/>
    <w:rsid w:val="00FC1EA4"/>
    <w:rsid w:val="00FC2163"/>
    <w:rsid w:val="00FC3154"/>
    <w:rsid w:val="00FC323E"/>
    <w:rsid w:val="00FC354B"/>
    <w:rsid w:val="00FC3A64"/>
    <w:rsid w:val="00FC3B24"/>
    <w:rsid w:val="00FC4B97"/>
    <w:rsid w:val="00FC4F1F"/>
    <w:rsid w:val="00FC53C2"/>
    <w:rsid w:val="00FC5AAE"/>
    <w:rsid w:val="00FC6647"/>
    <w:rsid w:val="00FC686B"/>
    <w:rsid w:val="00FC702E"/>
    <w:rsid w:val="00FC7959"/>
    <w:rsid w:val="00FD17FF"/>
    <w:rsid w:val="00FD1D86"/>
    <w:rsid w:val="00FD1EB9"/>
    <w:rsid w:val="00FD282A"/>
    <w:rsid w:val="00FD350B"/>
    <w:rsid w:val="00FD4658"/>
    <w:rsid w:val="00FD482A"/>
    <w:rsid w:val="00FD4D17"/>
    <w:rsid w:val="00FD522F"/>
    <w:rsid w:val="00FD548F"/>
    <w:rsid w:val="00FD70B1"/>
    <w:rsid w:val="00FD7D36"/>
    <w:rsid w:val="00FE07AC"/>
    <w:rsid w:val="00FE0845"/>
    <w:rsid w:val="00FE24F3"/>
    <w:rsid w:val="00FE2602"/>
    <w:rsid w:val="00FE286C"/>
    <w:rsid w:val="00FE3132"/>
    <w:rsid w:val="00FE49AE"/>
    <w:rsid w:val="00FE5A2D"/>
    <w:rsid w:val="00FE67DB"/>
    <w:rsid w:val="00FE6B3B"/>
    <w:rsid w:val="00FE7FB2"/>
    <w:rsid w:val="00FF04BC"/>
    <w:rsid w:val="00FF0A97"/>
    <w:rsid w:val="00FF0F31"/>
    <w:rsid w:val="00FF35CC"/>
    <w:rsid w:val="00FF35E9"/>
    <w:rsid w:val="00FF3815"/>
    <w:rsid w:val="00FF3C3C"/>
    <w:rsid w:val="00FF4599"/>
    <w:rsid w:val="00FF4654"/>
    <w:rsid w:val="00FF54ED"/>
    <w:rsid w:val="0D5BBB60"/>
    <w:rsid w:val="50977589"/>
    <w:rsid w:val="7B8513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5BBB6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D13"/>
    <w:pPr>
      <w:spacing w:line="360" w:lineRule="auto"/>
    </w:pPr>
  </w:style>
  <w:style w:type="paragraph" w:styleId="Ttulo1">
    <w:name w:val="heading 1"/>
    <w:basedOn w:val="Normal"/>
    <w:next w:val="Normal"/>
    <w:link w:val="Ttulo1Car"/>
    <w:uiPriority w:val="9"/>
    <w:qFormat/>
    <w:rsid w:val="00DE6C8F"/>
    <w:pPr>
      <w:keepNext/>
      <w:keepLines/>
      <w:spacing w:before="360" w:after="80"/>
      <w:outlineLvl w:val="0"/>
    </w:pPr>
    <w:rPr>
      <w:rFonts w:asciiTheme="majorHAnsi" w:eastAsiaTheme="majorEastAsia" w:hAnsiTheme="majorHAnsi" w:cstheme="majorBidi"/>
      <w:b/>
      <w:sz w:val="28"/>
      <w:szCs w:val="40"/>
    </w:rPr>
  </w:style>
  <w:style w:type="paragraph" w:styleId="Ttulo2">
    <w:name w:val="heading 2"/>
    <w:basedOn w:val="Normal"/>
    <w:next w:val="Normal"/>
    <w:link w:val="Ttulo2Car"/>
    <w:uiPriority w:val="9"/>
    <w:unhideWhenUsed/>
    <w:qFormat/>
    <w:rsid w:val="00DE6C8F"/>
    <w:pPr>
      <w:keepNext/>
      <w:keepLines/>
      <w:spacing w:before="160" w:after="80"/>
      <w:outlineLvl w:val="1"/>
    </w:pPr>
    <w:rPr>
      <w:rFonts w:asciiTheme="majorHAnsi" w:eastAsiaTheme="majorEastAsia" w:hAnsiTheme="majorHAnsi" w:cstheme="majorBidi"/>
      <w:b/>
      <w:szCs w:val="32"/>
    </w:rPr>
  </w:style>
  <w:style w:type="paragraph" w:styleId="Ttulo3">
    <w:name w:val="heading 3"/>
    <w:basedOn w:val="Normal"/>
    <w:next w:val="Normal"/>
    <w:link w:val="Ttulo3Car"/>
    <w:uiPriority w:val="9"/>
    <w:unhideWhenUsed/>
    <w:qFormat/>
    <w:rsid w:val="00DE6C8F"/>
    <w:pPr>
      <w:keepNext/>
      <w:keepLines/>
      <w:spacing w:before="160" w:after="80"/>
      <w:outlineLvl w:val="2"/>
    </w:pPr>
    <w:rPr>
      <w:rFonts w:eastAsiaTheme="majorEastAsia" w:cstheme="majorBidi"/>
      <w:i/>
      <w:szCs w:val="28"/>
    </w:rPr>
  </w:style>
  <w:style w:type="paragraph" w:styleId="Ttulo4">
    <w:name w:val="heading 4"/>
    <w:basedOn w:val="Normal"/>
    <w:next w:val="Normal"/>
    <w:link w:val="Ttulo4C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unhideWhenUsed/>
    <w:qFormat/>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unhideWhenUsed/>
    <w:qFormat/>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unhideWhenUsed/>
    <w:qFormat/>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unhideWhenUsed/>
    <w:qFormat/>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unhideWhenUsed/>
    <w:qFormat/>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E6C8F"/>
    <w:rPr>
      <w:rFonts w:asciiTheme="majorHAnsi" w:eastAsiaTheme="majorEastAsia" w:hAnsiTheme="majorHAnsi" w:cstheme="majorBidi"/>
      <w:b/>
      <w:sz w:val="28"/>
      <w:szCs w:val="40"/>
    </w:rPr>
  </w:style>
  <w:style w:type="character" w:customStyle="1" w:styleId="Ttulo2Car">
    <w:name w:val="Título 2 Car"/>
    <w:basedOn w:val="Fuentedeprrafopredeter"/>
    <w:link w:val="Ttulo2"/>
    <w:uiPriority w:val="9"/>
    <w:rsid w:val="00DE6C8F"/>
    <w:rPr>
      <w:rFonts w:asciiTheme="majorHAnsi" w:eastAsiaTheme="majorEastAsia" w:hAnsiTheme="majorHAnsi" w:cstheme="majorBidi"/>
      <w:b/>
      <w:szCs w:val="32"/>
    </w:rPr>
  </w:style>
  <w:style w:type="character" w:customStyle="1" w:styleId="Ttulo3Car">
    <w:name w:val="Título 3 Car"/>
    <w:basedOn w:val="Fuentedeprrafopredeter"/>
    <w:link w:val="Ttulo3"/>
    <w:uiPriority w:val="9"/>
    <w:rsid w:val="00DE6C8F"/>
    <w:rPr>
      <w:rFonts w:eastAsiaTheme="majorEastAsia" w:cstheme="majorBidi"/>
      <w:i/>
      <w:szCs w:val="28"/>
    </w:rPr>
  </w:style>
  <w:style w:type="character" w:customStyle="1" w:styleId="Ttulo4Car">
    <w:name w:val="Título 4 Car"/>
    <w:basedOn w:val="Fuentedeprrafopredeter"/>
    <w:link w:val="Ttulo4"/>
    <w:uiPriority w:val="9"/>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rPr>
      <w:rFonts w:eastAsiaTheme="majorEastAsia" w:cstheme="majorBidi"/>
      <w:color w:val="0F4761" w:themeColor="accent1" w:themeShade="BF"/>
    </w:rPr>
  </w:style>
  <w:style w:type="character" w:customStyle="1" w:styleId="Ttulo6Car">
    <w:name w:val="Título 6 Car"/>
    <w:basedOn w:val="Fuentedeprrafopredeter"/>
    <w:link w:val="Ttulo6"/>
    <w:uiPriority w:val="9"/>
    <w:rPr>
      <w:rFonts w:eastAsiaTheme="majorEastAsia" w:cstheme="majorBidi"/>
      <w:i/>
      <w:iCs/>
      <w:color w:val="595959" w:themeColor="text1" w:themeTint="A6"/>
    </w:rPr>
  </w:style>
  <w:style w:type="character" w:customStyle="1" w:styleId="Ttulo7Car">
    <w:name w:val="Título 7 Car"/>
    <w:basedOn w:val="Fuentedeprrafopredeter"/>
    <w:link w:val="Ttulo7"/>
    <w:uiPriority w:val="9"/>
    <w:rPr>
      <w:rFonts w:eastAsiaTheme="majorEastAsia" w:cstheme="majorBidi"/>
      <w:color w:val="595959" w:themeColor="text1" w:themeTint="A6"/>
    </w:rPr>
  </w:style>
  <w:style w:type="character" w:customStyle="1" w:styleId="Ttulo8Car">
    <w:name w:val="Título 8 Car"/>
    <w:basedOn w:val="Fuentedeprrafopredeter"/>
    <w:link w:val="Ttulo8"/>
    <w:uiPriority w:val="9"/>
    <w:rPr>
      <w:rFonts w:eastAsiaTheme="majorEastAsia" w:cstheme="majorBidi"/>
      <w:i/>
      <w:iCs/>
      <w:color w:val="272727" w:themeColor="text1" w:themeTint="D8"/>
    </w:rPr>
  </w:style>
  <w:style w:type="character" w:customStyle="1" w:styleId="Ttulo9Car">
    <w:name w:val="Título 9 Car"/>
    <w:basedOn w:val="Fuentedeprrafopredeter"/>
    <w:link w:val="Ttulo9"/>
    <w:uiPriority w:val="9"/>
    <w:rPr>
      <w:rFonts w:eastAsiaTheme="majorEastAsia" w:cstheme="majorBidi"/>
      <w:color w:val="272727" w:themeColor="text1" w:themeTint="D8"/>
    </w:rPr>
  </w:style>
  <w:style w:type="character" w:customStyle="1" w:styleId="TtuloCar">
    <w:name w:val="Título Car"/>
    <w:basedOn w:val="Fuentedeprrafopredeter"/>
    <w:link w:val="Ttulo"/>
    <w:uiPriority w:val="10"/>
    <w:rsid w:val="00AA7D01"/>
    <w:rPr>
      <w:rFonts w:asciiTheme="majorHAnsi" w:eastAsiaTheme="majorEastAsia" w:hAnsiTheme="majorHAnsi" w:cstheme="majorBidi"/>
      <w:spacing w:val="-10"/>
      <w:kern w:val="28"/>
      <w:sz w:val="32"/>
      <w:szCs w:val="56"/>
    </w:rPr>
  </w:style>
  <w:style w:type="paragraph" w:styleId="Ttulo">
    <w:name w:val="Title"/>
    <w:basedOn w:val="Normal"/>
    <w:next w:val="Normal"/>
    <w:link w:val="TtuloCar"/>
    <w:uiPriority w:val="10"/>
    <w:qFormat/>
    <w:rsid w:val="00AA7D01"/>
    <w:pPr>
      <w:spacing w:after="80" w:line="240" w:lineRule="auto"/>
      <w:contextualSpacing/>
    </w:pPr>
    <w:rPr>
      <w:rFonts w:asciiTheme="majorHAnsi" w:eastAsiaTheme="majorEastAsia" w:hAnsiTheme="majorHAnsi" w:cstheme="majorBidi"/>
      <w:spacing w:val="-10"/>
      <w:kern w:val="28"/>
      <w:sz w:val="32"/>
      <w:szCs w:val="56"/>
    </w:rPr>
  </w:style>
  <w:style w:type="character" w:customStyle="1" w:styleId="SubttuloCar">
    <w:name w:val="Subtítulo Car"/>
    <w:basedOn w:val="Fuentedeprrafopredeter"/>
    <w:link w:val="Subttulo"/>
    <w:uiPriority w:val="11"/>
    <w:rPr>
      <w:rFonts w:eastAsiaTheme="majorEastAsia" w:cstheme="majorBidi"/>
      <w:color w:val="595959" w:themeColor="text1" w:themeTint="A6"/>
      <w:spacing w:val="15"/>
      <w:sz w:val="28"/>
      <w:szCs w:val="28"/>
    </w:rPr>
  </w:style>
  <w:style w:type="paragraph" w:styleId="Subttulo">
    <w:name w:val="Subtitle"/>
    <w:basedOn w:val="Normal"/>
    <w:next w:val="Normal"/>
    <w:link w:val="SubttuloCar"/>
    <w:uiPriority w:val="11"/>
    <w:qFormat/>
    <w:pPr>
      <w:numPr>
        <w:ilvl w:val="1"/>
      </w:numPr>
    </w:pPr>
    <w:rPr>
      <w:rFonts w:eastAsiaTheme="majorEastAsia" w:cstheme="majorBidi"/>
      <w:color w:val="595959" w:themeColor="text1" w:themeTint="A6"/>
      <w:spacing w:val="15"/>
      <w:sz w:val="28"/>
      <w:szCs w:val="28"/>
    </w:rPr>
  </w:style>
  <w:style w:type="character" w:styleId="nfasisintenso">
    <w:name w:val="Intense Emphasis"/>
    <w:basedOn w:val="Fuentedeprrafopredeter"/>
    <w:uiPriority w:val="21"/>
    <w:qFormat/>
    <w:rPr>
      <w:i/>
      <w:iCs/>
      <w:color w:val="0F4761" w:themeColor="accent1" w:themeShade="BF"/>
    </w:rPr>
  </w:style>
  <w:style w:type="character" w:customStyle="1" w:styleId="CitaCar">
    <w:name w:val="Cita Car"/>
    <w:basedOn w:val="Fuentedeprrafopredeter"/>
    <w:link w:val="Cita"/>
    <w:uiPriority w:val="29"/>
    <w:rPr>
      <w:i/>
      <w:iCs/>
      <w:color w:val="404040" w:themeColor="text1" w:themeTint="BF"/>
    </w:rPr>
  </w:style>
  <w:style w:type="paragraph" w:styleId="Cita">
    <w:name w:val="Quote"/>
    <w:basedOn w:val="Normal"/>
    <w:next w:val="Normal"/>
    <w:link w:val="CitaCar"/>
    <w:uiPriority w:val="29"/>
    <w:qFormat/>
    <w:pPr>
      <w:spacing w:before="160"/>
      <w:jc w:val="center"/>
    </w:pPr>
    <w:rPr>
      <w:i/>
      <w:iCs/>
      <w:color w:val="404040" w:themeColor="text1" w:themeTint="BF"/>
    </w:rPr>
  </w:style>
  <w:style w:type="character" w:customStyle="1" w:styleId="CitadestacadaCar">
    <w:name w:val="Cita destacada Car"/>
    <w:basedOn w:val="Fuentedeprrafopredeter"/>
    <w:link w:val="Citadestacada"/>
    <w:uiPriority w:val="30"/>
    <w:rPr>
      <w:i/>
      <w:iCs/>
      <w:color w:val="0F4761" w:themeColor="accent1" w:themeShade="BF"/>
    </w:rPr>
  </w:style>
  <w:style w:type="paragraph" w:styleId="Citadestacada">
    <w:name w:val="Intense Quote"/>
    <w:basedOn w:val="Normal"/>
    <w:next w:val="Normal"/>
    <w:link w:val="CitadestacadaC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Referenciaintensa">
    <w:name w:val="Intense Reference"/>
    <w:basedOn w:val="Fuentedeprrafopredeter"/>
    <w:uiPriority w:val="32"/>
    <w:qFormat/>
    <w:rPr>
      <w:b/>
      <w:bCs/>
      <w:smallCaps/>
      <w:color w:val="0F4761" w:themeColor="accent1" w:themeShade="BF"/>
      <w:spacing w:val="5"/>
    </w:rPr>
  </w:style>
  <w:style w:type="paragraph" w:styleId="TtuloTDC">
    <w:name w:val="TOC Heading"/>
    <w:basedOn w:val="Ttulo1"/>
    <w:next w:val="Normal"/>
    <w:uiPriority w:val="39"/>
    <w:unhideWhenUsed/>
    <w:qFormat/>
    <w:rsid w:val="00F33FEB"/>
    <w:pPr>
      <w:spacing w:before="480" w:after="0" w:line="276" w:lineRule="auto"/>
      <w:outlineLvl w:val="9"/>
    </w:pPr>
    <w:rPr>
      <w:b w:val="0"/>
      <w:bCs/>
      <w:szCs w:val="28"/>
      <w:lang w:eastAsia="en-US"/>
    </w:rPr>
  </w:style>
  <w:style w:type="paragraph" w:styleId="TDC1">
    <w:name w:val="toc 1"/>
    <w:basedOn w:val="Normal"/>
    <w:next w:val="Normal"/>
    <w:autoRedefine/>
    <w:uiPriority w:val="39"/>
    <w:unhideWhenUsed/>
    <w:rsid w:val="00F33FEB"/>
    <w:pPr>
      <w:spacing w:before="120" w:after="0"/>
    </w:pPr>
    <w:rPr>
      <w:rFonts w:cstheme="minorHAnsi"/>
      <w:b/>
      <w:bCs/>
      <w:i/>
      <w:iCs/>
    </w:rPr>
  </w:style>
  <w:style w:type="paragraph" w:styleId="TDC2">
    <w:name w:val="toc 2"/>
    <w:basedOn w:val="Normal"/>
    <w:next w:val="Normal"/>
    <w:autoRedefine/>
    <w:uiPriority w:val="39"/>
    <w:unhideWhenUsed/>
    <w:rsid w:val="00F33FEB"/>
    <w:pPr>
      <w:spacing w:before="120" w:after="0"/>
      <w:ind w:left="240"/>
    </w:pPr>
    <w:rPr>
      <w:rFonts w:cstheme="minorHAnsi"/>
      <w:b/>
      <w:bCs/>
      <w:sz w:val="22"/>
      <w:szCs w:val="22"/>
    </w:rPr>
  </w:style>
  <w:style w:type="paragraph" w:styleId="TDC3">
    <w:name w:val="toc 3"/>
    <w:basedOn w:val="Normal"/>
    <w:next w:val="Normal"/>
    <w:autoRedefine/>
    <w:uiPriority w:val="39"/>
    <w:unhideWhenUsed/>
    <w:rsid w:val="00F33FEB"/>
    <w:pPr>
      <w:spacing w:after="0"/>
      <w:ind w:left="480"/>
    </w:pPr>
    <w:rPr>
      <w:rFonts w:cstheme="minorHAnsi"/>
      <w:sz w:val="20"/>
      <w:szCs w:val="20"/>
    </w:rPr>
  </w:style>
  <w:style w:type="paragraph" w:styleId="TDC4">
    <w:name w:val="toc 4"/>
    <w:basedOn w:val="Normal"/>
    <w:next w:val="Normal"/>
    <w:autoRedefine/>
    <w:uiPriority w:val="39"/>
    <w:semiHidden/>
    <w:unhideWhenUsed/>
    <w:rsid w:val="00F33FEB"/>
    <w:pPr>
      <w:spacing w:after="0"/>
      <w:ind w:left="720"/>
    </w:pPr>
    <w:rPr>
      <w:rFonts w:cstheme="minorHAnsi"/>
      <w:sz w:val="20"/>
      <w:szCs w:val="20"/>
    </w:rPr>
  </w:style>
  <w:style w:type="paragraph" w:styleId="TDC5">
    <w:name w:val="toc 5"/>
    <w:basedOn w:val="Normal"/>
    <w:next w:val="Normal"/>
    <w:autoRedefine/>
    <w:uiPriority w:val="39"/>
    <w:semiHidden/>
    <w:unhideWhenUsed/>
    <w:rsid w:val="00F33FEB"/>
    <w:pPr>
      <w:spacing w:after="0"/>
      <w:ind w:left="960"/>
    </w:pPr>
    <w:rPr>
      <w:rFonts w:cstheme="minorHAnsi"/>
      <w:sz w:val="20"/>
      <w:szCs w:val="20"/>
    </w:rPr>
  </w:style>
  <w:style w:type="paragraph" w:styleId="TDC6">
    <w:name w:val="toc 6"/>
    <w:basedOn w:val="Normal"/>
    <w:next w:val="Normal"/>
    <w:autoRedefine/>
    <w:uiPriority w:val="39"/>
    <w:semiHidden/>
    <w:unhideWhenUsed/>
    <w:rsid w:val="00F33FEB"/>
    <w:pPr>
      <w:spacing w:after="0"/>
      <w:ind w:left="1200"/>
    </w:pPr>
    <w:rPr>
      <w:rFonts w:cstheme="minorHAnsi"/>
      <w:sz w:val="20"/>
      <w:szCs w:val="20"/>
    </w:rPr>
  </w:style>
  <w:style w:type="paragraph" w:styleId="TDC7">
    <w:name w:val="toc 7"/>
    <w:basedOn w:val="Normal"/>
    <w:next w:val="Normal"/>
    <w:autoRedefine/>
    <w:uiPriority w:val="39"/>
    <w:semiHidden/>
    <w:unhideWhenUsed/>
    <w:rsid w:val="00F33FEB"/>
    <w:pPr>
      <w:spacing w:after="0"/>
      <w:ind w:left="1440"/>
    </w:pPr>
    <w:rPr>
      <w:rFonts w:cstheme="minorHAnsi"/>
      <w:sz w:val="20"/>
      <w:szCs w:val="20"/>
    </w:rPr>
  </w:style>
  <w:style w:type="paragraph" w:styleId="TDC8">
    <w:name w:val="toc 8"/>
    <w:basedOn w:val="Normal"/>
    <w:next w:val="Normal"/>
    <w:autoRedefine/>
    <w:uiPriority w:val="39"/>
    <w:semiHidden/>
    <w:unhideWhenUsed/>
    <w:rsid w:val="00F33FEB"/>
    <w:pPr>
      <w:spacing w:after="0"/>
      <w:ind w:left="1680"/>
    </w:pPr>
    <w:rPr>
      <w:rFonts w:cstheme="minorHAnsi"/>
      <w:sz w:val="20"/>
      <w:szCs w:val="20"/>
    </w:rPr>
  </w:style>
  <w:style w:type="paragraph" w:styleId="TDC9">
    <w:name w:val="toc 9"/>
    <w:basedOn w:val="Normal"/>
    <w:next w:val="Normal"/>
    <w:autoRedefine/>
    <w:uiPriority w:val="39"/>
    <w:semiHidden/>
    <w:unhideWhenUsed/>
    <w:rsid w:val="00F33FEB"/>
    <w:pPr>
      <w:spacing w:after="0"/>
      <w:ind w:left="1920"/>
    </w:pPr>
    <w:rPr>
      <w:rFonts w:cstheme="minorHAnsi"/>
      <w:sz w:val="20"/>
      <w:szCs w:val="20"/>
    </w:rPr>
  </w:style>
  <w:style w:type="character" w:styleId="Hipervnculo">
    <w:name w:val="Hyperlink"/>
    <w:basedOn w:val="Fuentedeprrafopredeter"/>
    <w:uiPriority w:val="99"/>
    <w:unhideWhenUsed/>
    <w:rsid w:val="002E3AAE"/>
    <w:rPr>
      <w:color w:val="467886" w:themeColor="hyperlink"/>
      <w:u w:val="single"/>
    </w:rPr>
  </w:style>
  <w:style w:type="paragraph" w:styleId="Revisin">
    <w:name w:val="Revision"/>
    <w:hidden/>
    <w:uiPriority w:val="99"/>
    <w:semiHidden/>
    <w:rsid w:val="007C24C6"/>
    <w:pPr>
      <w:spacing w:after="0" w:line="240" w:lineRule="auto"/>
    </w:pPr>
  </w:style>
  <w:style w:type="paragraph" w:styleId="Prrafodelista">
    <w:name w:val="List Paragraph"/>
    <w:basedOn w:val="Normal"/>
    <w:uiPriority w:val="34"/>
    <w:qFormat/>
    <w:rsid w:val="001E7486"/>
    <w:pPr>
      <w:ind w:left="720"/>
      <w:contextualSpacing/>
    </w:pPr>
  </w:style>
  <w:style w:type="paragraph" w:customStyle="1" w:styleId="EndNoteBibliographyTitle">
    <w:name w:val="EndNote Bibliography Title"/>
    <w:basedOn w:val="Normal"/>
    <w:link w:val="EndNoteBibliographyTitleChar"/>
    <w:rsid w:val="00CC13C8"/>
    <w:pPr>
      <w:spacing w:after="0"/>
      <w:jc w:val="center"/>
    </w:pPr>
    <w:rPr>
      <w:rFonts w:ascii="Arial" w:hAnsi="Arial" w:cs="Arial"/>
    </w:rPr>
  </w:style>
  <w:style w:type="character" w:customStyle="1" w:styleId="EndNoteBibliographyTitleChar">
    <w:name w:val="EndNote Bibliography Title Char"/>
    <w:basedOn w:val="Fuentedeprrafopredeter"/>
    <w:link w:val="EndNoteBibliographyTitle"/>
    <w:rsid w:val="00CC13C8"/>
    <w:rPr>
      <w:rFonts w:ascii="Arial" w:hAnsi="Arial" w:cs="Arial"/>
    </w:rPr>
  </w:style>
  <w:style w:type="paragraph" w:customStyle="1" w:styleId="EndNoteBibliography">
    <w:name w:val="EndNote Bibliography"/>
    <w:basedOn w:val="Normal"/>
    <w:link w:val="EndNoteBibliographyChar"/>
    <w:rsid w:val="00CC13C8"/>
    <w:pPr>
      <w:spacing w:line="240" w:lineRule="auto"/>
    </w:pPr>
    <w:rPr>
      <w:rFonts w:ascii="Arial" w:hAnsi="Arial" w:cs="Arial"/>
    </w:rPr>
  </w:style>
  <w:style w:type="character" w:customStyle="1" w:styleId="EndNoteBibliographyChar">
    <w:name w:val="EndNote Bibliography Char"/>
    <w:basedOn w:val="Fuentedeprrafopredeter"/>
    <w:link w:val="EndNoteBibliography"/>
    <w:rsid w:val="00CC13C8"/>
    <w:rPr>
      <w:rFonts w:ascii="Arial" w:hAnsi="Arial" w:cs="Arial"/>
    </w:rPr>
  </w:style>
  <w:style w:type="character" w:styleId="Refdecomentario">
    <w:name w:val="annotation reference"/>
    <w:basedOn w:val="Fuentedeprrafopredeter"/>
    <w:uiPriority w:val="99"/>
    <w:semiHidden/>
    <w:unhideWhenUsed/>
    <w:rsid w:val="00751FEF"/>
    <w:rPr>
      <w:sz w:val="16"/>
      <w:szCs w:val="16"/>
    </w:rPr>
  </w:style>
  <w:style w:type="paragraph" w:styleId="Textocomentario">
    <w:name w:val="annotation text"/>
    <w:basedOn w:val="Normal"/>
    <w:link w:val="TextocomentarioCar"/>
    <w:uiPriority w:val="99"/>
    <w:unhideWhenUsed/>
    <w:rsid w:val="00751FEF"/>
    <w:pPr>
      <w:spacing w:line="240" w:lineRule="auto"/>
    </w:pPr>
    <w:rPr>
      <w:sz w:val="20"/>
      <w:szCs w:val="20"/>
    </w:rPr>
  </w:style>
  <w:style w:type="character" w:customStyle="1" w:styleId="TextocomentarioCar">
    <w:name w:val="Texto comentario Car"/>
    <w:basedOn w:val="Fuentedeprrafopredeter"/>
    <w:link w:val="Textocomentario"/>
    <w:uiPriority w:val="99"/>
    <w:rsid w:val="00751FEF"/>
    <w:rPr>
      <w:sz w:val="20"/>
      <w:szCs w:val="20"/>
    </w:rPr>
  </w:style>
  <w:style w:type="paragraph" w:styleId="Asuntodelcomentario">
    <w:name w:val="annotation subject"/>
    <w:basedOn w:val="Textocomentario"/>
    <w:next w:val="Textocomentario"/>
    <w:link w:val="AsuntodelcomentarioCar"/>
    <w:uiPriority w:val="99"/>
    <w:semiHidden/>
    <w:unhideWhenUsed/>
    <w:rsid w:val="00751FEF"/>
    <w:rPr>
      <w:b/>
      <w:bCs/>
    </w:rPr>
  </w:style>
  <w:style w:type="character" w:customStyle="1" w:styleId="AsuntodelcomentarioCar">
    <w:name w:val="Asunto del comentario Car"/>
    <w:basedOn w:val="TextocomentarioCar"/>
    <w:link w:val="Asuntodelcomentario"/>
    <w:uiPriority w:val="99"/>
    <w:semiHidden/>
    <w:rsid w:val="00751FEF"/>
    <w:rPr>
      <w:b/>
      <w:bCs/>
      <w:sz w:val="20"/>
      <w:szCs w:val="20"/>
    </w:rPr>
  </w:style>
  <w:style w:type="character" w:styleId="Mencinsinresolver">
    <w:name w:val="Unresolved Mention"/>
    <w:basedOn w:val="Fuentedeprrafopredeter"/>
    <w:uiPriority w:val="99"/>
    <w:semiHidden/>
    <w:unhideWhenUsed/>
    <w:rsid w:val="00482F42"/>
    <w:rPr>
      <w:color w:val="605E5C"/>
      <w:shd w:val="clear" w:color="auto" w:fill="E1DFDD"/>
    </w:rPr>
  </w:style>
  <w:style w:type="paragraph" w:styleId="Descripcin">
    <w:name w:val="caption"/>
    <w:basedOn w:val="Ttulo3"/>
    <w:next w:val="Normal"/>
    <w:uiPriority w:val="35"/>
    <w:unhideWhenUsed/>
    <w:qFormat/>
    <w:rsid w:val="002A6306"/>
    <w:pPr>
      <w:spacing w:after="200" w:line="240" w:lineRule="auto"/>
    </w:pPr>
    <w:rPr>
      <w:b/>
      <w:iCs/>
      <w:sz w:val="22"/>
      <w:szCs w:val="18"/>
    </w:rPr>
  </w:style>
  <w:style w:type="table" w:styleId="Tablaconcuadrcula">
    <w:name w:val="Table Grid"/>
    <w:basedOn w:val="Tablanormal"/>
    <w:uiPriority w:val="39"/>
    <w:rsid w:val="008428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
    <w:name w:val="Grid Table 1 Light"/>
    <w:basedOn w:val="Tablanormal"/>
    <w:uiPriority w:val="46"/>
    <w:rsid w:val="0084282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A937B5"/>
    <w:pPr>
      <w:spacing w:before="100" w:beforeAutospacing="1" w:after="100" w:afterAutospacing="1" w:line="240" w:lineRule="auto"/>
    </w:pPr>
    <w:rPr>
      <w:rFonts w:ascii="Times New Roman" w:eastAsia="Times New Roman" w:hAnsi="Times New Roman" w:cs="Times New Roman"/>
      <w:lang w:eastAsia="en-US"/>
    </w:rPr>
  </w:style>
  <w:style w:type="character" w:styleId="Mencionar">
    <w:name w:val="Mention"/>
    <w:basedOn w:val="Fuentedeprrafopredeter"/>
    <w:uiPriority w:val="99"/>
    <w:unhideWhenUsed/>
    <w:rsid w:val="00D35C26"/>
    <w:rPr>
      <w:color w:val="2B579A"/>
      <w:shd w:val="clear" w:color="auto" w:fill="E1DFDD"/>
    </w:rPr>
  </w:style>
  <w:style w:type="paragraph" w:styleId="Encabezado">
    <w:name w:val="header"/>
    <w:basedOn w:val="Normal"/>
    <w:link w:val="EncabezadoCar"/>
    <w:uiPriority w:val="99"/>
    <w:unhideWhenUsed/>
    <w:rsid w:val="00DC1AFB"/>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DC1AFB"/>
  </w:style>
  <w:style w:type="paragraph" w:styleId="Piedepgina">
    <w:name w:val="footer"/>
    <w:basedOn w:val="Normal"/>
    <w:link w:val="PiedepginaCar"/>
    <w:uiPriority w:val="99"/>
    <w:unhideWhenUsed/>
    <w:rsid w:val="00DC1AFB"/>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DC1AFB"/>
  </w:style>
  <w:style w:type="character" w:customStyle="1" w:styleId="UnresolvedMention1">
    <w:name w:val="Unresolved Mention1"/>
    <w:basedOn w:val="Fuentedeprrafopredeter"/>
    <w:uiPriority w:val="99"/>
    <w:semiHidden/>
    <w:unhideWhenUsed/>
    <w:rsid w:val="009D7C20"/>
    <w:rPr>
      <w:color w:val="605E5C"/>
      <w:shd w:val="clear" w:color="auto" w:fill="E1DFDD"/>
    </w:rPr>
  </w:style>
  <w:style w:type="character" w:customStyle="1" w:styleId="Mention1">
    <w:name w:val="Mention1"/>
    <w:basedOn w:val="Fuentedeprrafopredeter"/>
    <w:uiPriority w:val="99"/>
    <w:unhideWhenUsed/>
    <w:rsid w:val="009D7C20"/>
    <w:rPr>
      <w:color w:val="2B579A"/>
      <w:shd w:val="clear" w:color="auto" w:fill="E1DFDD"/>
    </w:rPr>
  </w:style>
  <w:style w:type="paragraph" w:styleId="Textodeglobo">
    <w:name w:val="Balloon Text"/>
    <w:basedOn w:val="Normal"/>
    <w:link w:val="TextodegloboCar"/>
    <w:uiPriority w:val="99"/>
    <w:semiHidden/>
    <w:unhideWhenUsed/>
    <w:rsid w:val="009D7C2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D7C2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3031137">
      <w:bodyDiv w:val="1"/>
      <w:marLeft w:val="0"/>
      <w:marRight w:val="0"/>
      <w:marTop w:val="0"/>
      <w:marBottom w:val="0"/>
      <w:divBdr>
        <w:top w:val="none" w:sz="0" w:space="0" w:color="auto"/>
        <w:left w:val="none" w:sz="0" w:space="0" w:color="auto"/>
        <w:bottom w:val="none" w:sz="0" w:space="0" w:color="auto"/>
        <w:right w:val="none" w:sz="0" w:space="0" w:color="auto"/>
      </w:divBdr>
    </w:div>
    <w:div w:id="326716298">
      <w:bodyDiv w:val="1"/>
      <w:marLeft w:val="0"/>
      <w:marRight w:val="0"/>
      <w:marTop w:val="0"/>
      <w:marBottom w:val="0"/>
      <w:divBdr>
        <w:top w:val="none" w:sz="0" w:space="0" w:color="auto"/>
        <w:left w:val="none" w:sz="0" w:space="0" w:color="auto"/>
        <w:bottom w:val="none" w:sz="0" w:space="0" w:color="auto"/>
        <w:right w:val="none" w:sz="0" w:space="0" w:color="auto"/>
      </w:divBdr>
    </w:div>
    <w:div w:id="392387196">
      <w:bodyDiv w:val="1"/>
      <w:marLeft w:val="0"/>
      <w:marRight w:val="0"/>
      <w:marTop w:val="0"/>
      <w:marBottom w:val="0"/>
      <w:divBdr>
        <w:top w:val="none" w:sz="0" w:space="0" w:color="auto"/>
        <w:left w:val="none" w:sz="0" w:space="0" w:color="auto"/>
        <w:bottom w:val="none" w:sz="0" w:space="0" w:color="auto"/>
        <w:right w:val="none" w:sz="0" w:space="0" w:color="auto"/>
      </w:divBdr>
    </w:div>
    <w:div w:id="421801215">
      <w:bodyDiv w:val="1"/>
      <w:marLeft w:val="0"/>
      <w:marRight w:val="0"/>
      <w:marTop w:val="0"/>
      <w:marBottom w:val="0"/>
      <w:divBdr>
        <w:top w:val="none" w:sz="0" w:space="0" w:color="auto"/>
        <w:left w:val="none" w:sz="0" w:space="0" w:color="auto"/>
        <w:bottom w:val="none" w:sz="0" w:space="0" w:color="auto"/>
        <w:right w:val="none" w:sz="0" w:space="0" w:color="auto"/>
      </w:divBdr>
    </w:div>
    <w:div w:id="629290707">
      <w:bodyDiv w:val="1"/>
      <w:marLeft w:val="0"/>
      <w:marRight w:val="0"/>
      <w:marTop w:val="0"/>
      <w:marBottom w:val="0"/>
      <w:divBdr>
        <w:top w:val="none" w:sz="0" w:space="0" w:color="auto"/>
        <w:left w:val="none" w:sz="0" w:space="0" w:color="auto"/>
        <w:bottom w:val="none" w:sz="0" w:space="0" w:color="auto"/>
        <w:right w:val="none" w:sz="0" w:space="0" w:color="auto"/>
      </w:divBdr>
    </w:div>
    <w:div w:id="645816869">
      <w:bodyDiv w:val="1"/>
      <w:marLeft w:val="0"/>
      <w:marRight w:val="0"/>
      <w:marTop w:val="0"/>
      <w:marBottom w:val="0"/>
      <w:divBdr>
        <w:top w:val="none" w:sz="0" w:space="0" w:color="auto"/>
        <w:left w:val="none" w:sz="0" w:space="0" w:color="auto"/>
        <w:bottom w:val="none" w:sz="0" w:space="0" w:color="auto"/>
        <w:right w:val="none" w:sz="0" w:space="0" w:color="auto"/>
      </w:divBdr>
      <w:divsChild>
        <w:div w:id="817496298">
          <w:marLeft w:val="0"/>
          <w:marRight w:val="0"/>
          <w:marTop w:val="0"/>
          <w:marBottom w:val="0"/>
          <w:divBdr>
            <w:top w:val="none" w:sz="0" w:space="0" w:color="auto"/>
            <w:left w:val="none" w:sz="0" w:space="0" w:color="auto"/>
            <w:bottom w:val="none" w:sz="0" w:space="0" w:color="auto"/>
            <w:right w:val="none" w:sz="0" w:space="0" w:color="auto"/>
          </w:divBdr>
          <w:divsChild>
            <w:div w:id="1645818134">
              <w:marLeft w:val="0"/>
              <w:marRight w:val="0"/>
              <w:marTop w:val="0"/>
              <w:marBottom w:val="0"/>
              <w:divBdr>
                <w:top w:val="none" w:sz="0" w:space="0" w:color="auto"/>
                <w:left w:val="none" w:sz="0" w:space="0" w:color="auto"/>
                <w:bottom w:val="none" w:sz="0" w:space="0" w:color="auto"/>
                <w:right w:val="none" w:sz="0" w:space="0" w:color="auto"/>
              </w:divBdr>
              <w:divsChild>
                <w:div w:id="115876308">
                  <w:marLeft w:val="0"/>
                  <w:marRight w:val="0"/>
                  <w:marTop w:val="0"/>
                  <w:marBottom w:val="0"/>
                  <w:divBdr>
                    <w:top w:val="none" w:sz="0" w:space="0" w:color="auto"/>
                    <w:left w:val="none" w:sz="0" w:space="0" w:color="auto"/>
                    <w:bottom w:val="none" w:sz="0" w:space="0" w:color="auto"/>
                    <w:right w:val="none" w:sz="0" w:space="0" w:color="auto"/>
                  </w:divBdr>
                  <w:divsChild>
                    <w:div w:id="38610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3995099">
      <w:bodyDiv w:val="1"/>
      <w:marLeft w:val="0"/>
      <w:marRight w:val="0"/>
      <w:marTop w:val="0"/>
      <w:marBottom w:val="0"/>
      <w:divBdr>
        <w:top w:val="none" w:sz="0" w:space="0" w:color="auto"/>
        <w:left w:val="none" w:sz="0" w:space="0" w:color="auto"/>
        <w:bottom w:val="none" w:sz="0" w:space="0" w:color="auto"/>
        <w:right w:val="none" w:sz="0" w:space="0" w:color="auto"/>
      </w:divBdr>
    </w:div>
    <w:div w:id="703944861">
      <w:bodyDiv w:val="1"/>
      <w:marLeft w:val="0"/>
      <w:marRight w:val="0"/>
      <w:marTop w:val="0"/>
      <w:marBottom w:val="0"/>
      <w:divBdr>
        <w:top w:val="none" w:sz="0" w:space="0" w:color="auto"/>
        <w:left w:val="none" w:sz="0" w:space="0" w:color="auto"/>
        <w:bottom w:val="none" w:sz="0" w:space="0" w:color="auto"/>
        <w:right w:val="none" w:sz="0" w:space="0" w:color="auto"/>
      </w:divBdr>
    </w:div>
    <w:div w:id="718867919">
      <w:bodyDiv w:val="1"/>
      <w:marLeft w:val="0"/>
      <w:marRight w:val="0"/>
      <w:marTop w:val="0"/>
      <w:marBottom w:val="0"/>
      <w:divBdr>
        <w:top w:val="none" w:sz="0" w:space="0" w:color="auto"/>
        <w:left w:val="none" w:sz="0" w:space="0" w:color="auto"/>
        <w:bottom w:val="none" w:sz="0" w:space="0" w:color="auto"/>
        <w:right w:val="none" w:sz="0" w:space="0" w:color="auto"/>
      </w:divBdr>
    </w:div>
    <w:div w:id="998464729">
      <w:bodyDiv w:val="1"/>
      <w:marLeft w:val="0"/>
      <w:marRight w:val="0"/>
      <w:marTop w:val="0"/>
      <w:marBottom w:val="0"/>
      <w:divBdr>
        <w:top w:val="none" w:sz="0" w:space="0" w:color="auto"/>
        <w:left w:val="none" w:sz="0" w:space="0" w:color="auto"/>
        <w:bottom w:val="none" w:sz="0" w:space="0" w:color="auto"/>
        <w:right w:val="none" w:sz="0" w:space="0" w:color="auto"/>
      </w:divBdr>
      <w:divsChild>
        <w:div w:id="6257196">
          <w:marLeft w:val="274"/>
          <w:marRight w:val="0"/>
          <w:marTop w:val="0"/>
          <w:marBottom w:val="120"/>
          <w:divBdr>
            <w:top w:val="none" w:sz="0" w:space="0" w:color="auto"/>
            <w:left w:val="none" w:sz="0" w:space="0" w:color="auto"/>
            <w:bottom w:val="none" w:sz="0" w:space="0" w:color="auto"/>
            <w:right w:val="none" w:sz="0" w:space="0" w:color="auto"/>
          </w:divBdr>
        </w:div>
        <w:div w:id="535503088">
          <w:marLeft w:val="806"/>
          <w:marRight w:val="0"/>
          <w:marTop w:val="0"/>
          <w:marBottom w:val="120"/>
          <w:divBdr>
            <w:top w:val="none" w:sz="0" w:space="0" w:color="auto"/>
            <w:left w:val="none" w:sz="0" w:space="0" w:color="auto"/>
            <w:bottom w:val="none" w:sz="0" w:space="0" w:color="auto"/>
            <w:right w:val="none" w:sz="0" w:space="0" w:color="auto"/>
          </w:divBdr>
        </w:div>
        <w:div w:id="616562905">
          <w:marLeft w:val="274"/>
          <w:marRight w:val="0"/>
          <w:marTop w:val="0"/>
          <w:marBottom w:val="120"/>
          <w:divBdr>
            <w:top w:val="none" w:sz="0" w:space="0" w:color="auto"/>
            <w:left w:val="none" w:sz="0" w:space="0" w:color="auto"/>
            <w:bottom w:val="none" w:sz="0" w:space="0" w:color="auto"/>
            <w:right w:val="none" w:sz="0" w:space="0" w:color="auto"/>
          </w:divBdr>
        </w:div>
        <w:div w:id="869757934">
          <w:marLeft w:val="806"/>
          <w:marRight w:val="0"/>
          <w:marTop w:val="0"/>
          <w:marBottom w:val="120"/>
          <w:divBdr>
            <w:top w:val="none" w:sz="0" w:space="0" w:color="auto"/>
            <w:left w:val="none" w:sz="0" w:space="0" w:color="auto"/>
            <w:bottom w:val="none" w:sz="0" w:space="0" w:color="auto"/>
            <w:right w:val="none" w:sz="0" w:space="0" w:color="auto"/>
          </w:divBdr>
        </w:div>
        <w:div w:id="1307666346">
          <w:marLeft w:val="274"/>
          <w:marRight w:val="0"/>
          <w:marTop w:val="0"/>
          <w:marBottom w:val="120"/>
          <w:divBdr>
            <w:top w:val="none" w:sz="0" w:space="0" w:color="auto"/>
            <w:left w:val="none" w:sz="0" w:space="0" w:color="auto"/>
            <w:bottom w:val="none" w:sz="0" w:space="0" w:color="auto"/>
            <w:right w:val="none" w:sz="0" w:space="0" w:color="auto"/>
          </w:divBdr>
        </w:div>
        <w:div w:id="1334526705">
          <w:marLeft w:val="274"/>
          <w:marRight w:val="0"/>
          <w:marTop w:val="0"/>
          <w:marBottom w:val="120"/>
          <w:divBdr>
            <w:top w:val="none" w:sz="0" w:space="0" w:color="auto"/>
            <w:left w:val="none" w:sz="0" w:space="0" w:color="auto"/>
            <w:bottom w:val="none" w:sz="0" w:space="0" w:color="auto"/>
            <w:right w:val="none" w:sz="0" w:space="0" w:color="auto"/>
          </w:divBdr>
        </w:div>
        <w:div w:id="1352418506">
          <w:marLeft w:val="274"/>
          <w:marRight w:val="0"/>
          <w:marTop w:val="0"/>
          <w:marBottom w:val="120"/>
          <w:divBdr>
            <w:top w:val="none" w:sz="0" w:space="0" w:color="auto"/>
            <w:left w:val="none" w:sz="0" w:space="0" w:color="auto"/>
            <w:bottom w:val="none" w:sz="0" w:space="0" w:color="auto"/>
            <w:right w:val="none" w:sz="0" w:space="0" w:color="auto"/>
          </w:divBdr>
        </w:div>
        <w:div w:id="1673803126">
          <w:marLeft w:val="274"/>
          <w:marRight w:val="0"/>
          <w:marTop w:val="0"/>
          <w:marBottom w:val="120"/>
          <w:divBdr>
            <w:top w:val="none" w:sz="0" w:space="0" w:color="auto"/>
            <w:left w:val="none" w:sz="0" w:space="0" w:color="auto"/>
            <w:bottom w:val="none" w:sz="0" w:space="0" w:color="auto"/>
            <w:right w:val="none" w:sz="0" w:space="0" w:color="auto"/>
          </w:divBdr>
        </w:div>
      </w:divsChild>
    </w:div>
    <w:div w:id="1000548540">
      <w:bodyDiv w:val="1"/>
      <w:marLeft w:val="0"/>
      <w:marRight w:val="0"/>
      <w:marTop w:val="0"/>
      <w:marBottom w:val="0"/>
      <w:divBdr>
        <w:top w:val="none" w:sz="0" w:space="0" w:color="auto"/>
        <w:left w:val="none" w:sz="0" w:space="0" w:color="auto"/>
        <w:bottom w:val="none" w:sz="0" w:space="0" w:color="auto"/>
        <w:right w:val="none" w:sz="0" w:space="0" w:color="auto"/>
      </w:divBdr>
    </w:div>
    <w:div w:id="1050419955">
      <w:bodyDiv w:val="1"/>
      <w:marLeft w:val="0"/>
      <w:marRight w:val="0"/>
      <w:marTop w:val="0"/>
      <w:marBottom w:val="0"/>
      <w:divBdr>
        <w:top w:val="none" w:sz="0" w:space="0" w:color="auto"/>
        <w:left w:val="none" w:sz="0" w:space="0" w:color="auto"/>
        <w:bottom w:val="none" w:sz="0" w:space="0" w:color="auto"/>
        <w:right w:val="none" w:sz="0" w:space="0" w:color="auto"/>
      </w:divBdr>
      <w:divsChild>
        <w:div w:id="2111584175">
          <w:marLeft w:val="446"/>
          <w:marRight w:val="0"/>
          <w:marTop w:val="40"/>
          <w:marBottom w:val="40"/>
          <w:divBdr>
            <w:top w:val="none" w:sz="0" w:space="0" w:color="auto"/>
            <w:left w:val="none" w:sz="0" w:space="0" w:color="auto"/>
            <w:bottom w:val="none" w:sz="0" w:space="0" w:color="auto"/>
            <w:right w:val="none" w:sz="0" w:space="0" w:color="auto"/>
          </w:divBdr>
        </w:div>
        <w:div w:id="857549387">
          <w:marLeft w:val="446"/>
          <w:marRight w:val="0"/>
          <w:marTop w:val="40"/>
          <w:marBottom w:val="40"/>
          <w:divBdr>
            <w:top w:val="none" w:sz="0" w:space="0" w:color="auto"/>
            <w:left w:val="none" w:sz="0" w:space="0" w:color="auto"/>
            <w:bottom w:val="none" w:sz="0" w:space="0" w:color="auto"/>
            <w:right w:val="none" w:sz="0" w:space="0" w:color="auto"/>
          </w:divBdr>
        </w:div>
        <w:div w:id="38864694">
          <w:marLeft w:val="446"/>
          <w:marRight w:val="0"/>
          <w:marTop w:val="40"/>
          <w:marBottom w:val="40"/>
          <w:divBdr>
            <w:top w:val="none" w:sz="0" w:space="0" w:color="auto"/>
            <w:left w:val="none" w:sz="0" w:space="0" w:color="auto"/>
            <w:bottom w:val="none" w:sz="0" w:space="0" w:color="auto"/>
            <w:right w:val="none" w:sz="0" w:space="0" w:color="auto"/>
          </w:divBdr>
        </w:div>
      </w:divsChild>
    </w:div>
    <w:div w:id="1094782653">
      <w:bodyDiv w:val="1"/>
      <w:marLeft w:val="0"/>
      <w:marRight w:val="0"/>
      <w:marTop w:val="0"/>
      <w:marBottom w:val="0"/>
      <w:divBdr>
        <w:top w:val="none" w:sz="0" w:space="0" w:color="auto"/>
        <w:left w:val="none" w:sz="0" w:space="0" w:color="auto"/>
        <w:bottom w:val="none" w:sz="0" w:space="0" w:color="auto"/>
        <w:right w:val="none" w:sz="0" w:space="0" w:color="auto"/>
      </w:divBdr>
    </w:div>
    <w:div w:id="1124616892">
      <w:bodyDiv w:val="1"/>
      <w:marLeft w:val="0"/>
      <w:marRight w:val="0"/>
      <w:marTop w:val="0"/>
      <w:marBottom w:val="0"/>
      <w:divBdr>
        <w:top w:val="none" w:sz="0" w:space="0" w:color="auto"/>
        <w:left w:val="none" w:sz="0" w:space="0" w:color="auto"/>
        <w:bottom w:val="none" w:sz="0" w:space="0" w:color="auto"/>
        <w:right w:val="none" w:sz="0" w:space="0" w:color="auto"/>
      </w:divBdr>
    </w:div>
    <w:div w:id="1308128951">
      <w:bodyDiv w:val="1"/>
      <w:marLeft w:val="0"/>
      <w:marRight w:val="0"/>
      <w:marTop w:val="0"/>
      <w:marBottom w:val="0"/>
      <w:divBdr>
        <w:top w:val="none" w:sz="0" w:space="0" w:color="auto"/>
        <w:left w:val="none" w:sz="0" w:space="0" w:color="auto"/>
        <w:bottom w:val="none" w:sz="0" w:space="0" w:color="auto"/>
        <w:right w:val="none" w:sz="0" w:space="0" w:color="auto"/>
      </w:divBdr>
    </w:div>
    <w:div w:id="1336155789">
      <w:bodyDiv w:val="1"/>
      <w:marLeft w:val="0"/>
      <w:marRight w:val="0"/>
      <w:marTop w:val="0"/>
      <w:marBottom w:val="0"/>
      <w:divBdr>
        <w:top w:val="none" w:sz="0" w:space="0" w:color="auto"/>
        <w:left w:val="none" w:sz="0" w:space="0" w:color="auto"/>
        <w:bottom w:val="none" w:sz="0" w:space="0" w:color="auto"/>
        <w:right w:val="none" w:sz="0" w:space="0" w:color="auto"/>
      </w:divBdr>
      <w:divsChild>
        <w:div w:id="345522264">
          <w:marLeft w:val="806"/>
          <w:marRight w:val="0"/>
          <w:marTop w:val="0"/>
          <w:marBottom w:val="120"/>
          <w:divBdr>
            <w:top w:val="none" w:sz="0" w:space="0" w:color="auto"/>
            <w:left w:val="none" w:sz="0" w:space="0" w:color="auto"/>
            <w:bottom w:val="none" w:sz="0" w:space="0" w:color="auto"/>
            <w:right w:val="none" w:sz="0" w:space="0" w:color="auto"/>
          </w:divBdr>
        </w:div>
        <w:div w:id="703555380">
          <w:marLeft w:val="806"/>
          <w:marRight w:val="0"/>
          <w:marTop w:val="0"/>
          <w:marBottom w:val="120"/>
          <w:divBdr>
            <w:top w:val="none" w:sz="0" w:space="0" w:color="auto"/>
            <w:left w:val="none" w:sz="0" w:space="0" w:color="auto"/>
            <w:bottom w:val="none" w:sz="0" w:space="0" w:color="auto"/>
            <w:right w:val="none" w:sz="0" w:space="0" w:color="auto"/>
          </w:divBdr>
        </w:div>
        <w:div w:id="800342565">
          <w:marLeft w:val="274"/>
          <w:marRight w:val="0"/>
          <w:marTop w:val="0"/>
          <w:marBottom w:val="120"/>
          <w:divBdr>
            <w:top w:val="none" w:sz="0" w:space="0" w:color="auto"/>
            <w:left w:val="none" w:sz="0" w:space="0" w:color="auto"/>
            <w:bottom w:val="none" w:sz="0" w:space="0" w:color="auto"/>
            <w:right w:val="none" w:sz="0" w:space="0" w:color="auto"/>
          </w:divBdr>
        </w:div>
        <w:div w:id="1086808883">
          <w:marLeft w:val="274"/>
          <w:marRight w:val="0"/>
          <w:marTop w:val="0"/>
          <w:marBottom w:val="120"/>
          <w:divBdr>
            <w:top w:val="none" w:sz="0" w:space="0" w:color="auto"/>
            <w:left w:val="none" w:sz="0" w:space="0" w:color="auto"/>
            <w:bottom w:val="none" w:sz="0" w:space="0" w:color="auto"/>
            <w:right w:val="none" w:sz="0" w:space="0" w:color="auto"/>
          </w:divBdr>
        </w:div>
        <w:div w:id="1434088155">
          <w:marLeft w:val="274"/>
          <w:marRight w:val="0"/>
          <w:marTop w:val="0"/>
          <w:marBottom w:val="120"/>
          <w:divBdr>
            <w:top w:val="none" w:sz="0" w:space="0" w:color="auto"/>
            <w:left w:val="none" w:sz="0" w:space="0" w:color="auto"/>
            <w:bottom w:val="none" w:sz="0" w:space="0" w:color="auto"/>
            <w:right w:val="none" w:sz="0" w:space="0" w:color="auto"/>
          </w:divBdr>
        </w:div>
        <w:div w:id="1734349604">
          <w:marLeft w:val="274"/>
          <w:marRight w:val="0"/>
          <w:marTop w:val="0"/>
          <w:marBottom w:val="120"/>
          <w:divBdr>
            <w:top w:val="none" w:sz="0" w:space="0" w:color="auto"/>
            <w:left w:val="none" w:sz="0" w:space="0" w:color="auto"/>
            <w:bottom w:val="none" w:sz="0" w:space="0" w:color="auto"/>
            <w:right w:val="none" w:sz="0" w:space="0" w:color="auto"/>
          </w:divBdr>
        </w:div>
        <w:div w:id="1793552048">
          <w:marLeft w:val="274"/>
          <w:marRight w:val="0"/>
          <w:marTop w:val="0"/>
          <w:marBottom w:val="120"/>
          <w:divBdr>
            <w:top w:val="none" w:sz="0" w:space="0" w:color="auto"/>
            <w:left w:val="none" w:sz="0" w:space="0" w:color="auto"/>
            <w:bottom w:val="none" w:sz="0" w:space="0" w:color="auto"/>
            <w:right w:val="none" w:sz="0" w:space="0" w:color="auto"/>
          </w:divBdr>
        </w:div>
        <w:div w:id="1920211510">
          <w:marLeft w:val="274"/>
          <w:marRight w:val="0"/>
          <w:marTop w:val="0"/>
          <w:marBottom w:val="120"/>
          <w:divBdr>
            <w:top w:val="none" w:sz="0" w:space="0" w:color="auto"/>
            <w:left w:val="none" w:sz="0" w:space="0" w:color="auto"/>
            <w:bottom w:val="none" w:sz="0" w:space="0" w:color="auto"/>
            <w:right w:val="none" w:sz="0" w:space="0" w:color="auto"/>
          </w:divBdr>
        </w:div>
      </w:divsChild>
    </w:div>
    <w:div w:id="1355839787">
      <w:bodyDiv w:val="1"/>
      <w:marLeft w:val="0"/>
      <w:marRight w:val="0"/>
      <w:marTop w:val="0"/>
      <w:marBottom w:val="0"/>
      <w:divBdr>
        <w:top w:val="none" w:sz="0" w:space="0" w:color="auto"/>
        <w:left w:val="none" w:sz="0" w:space="0" w:color="auto"/>
        <w:bottom w:val="none" w:sz="0" w:space="0" w:color="auto"/>
        <w:right w:val="none" w:sz="0" w:space="0" w:color="auto"/>
      </w:divBdr>
      <w:divsChild>
        <w:div w:id="1728139859">
          <w:marLeft w:val="0"/>
          <w:marRight w:val="0"/>
          <w:marTop w:val="0"/>
          <w:marBottom w:val="0"/>
          <w:divBdr>
            <w:top w:val="none" w:sz="0" w:space="0" w:color="auto"/>
            <w:left w:val="none" w:sz="0" w:space="0" w:color="auto"/>
            <w:bottom w:val="none" w:sz="0" w:space="0" w:color="auto"/>
            <w:right w:val="none" w:sz="0" w:space="0" w:color="auto"/>
          </w:divBdr>
          <w:divsChild>
            <w:div w:id="1930503380">
              <w:marLeft w:val="0"/>
              <w:marRight w:val="0"/>
              <w:marTop w:val="0"/>
              <w:marBottom w:val="0"/>
              <w:divBdr>
                <w:top w:val="none" w:sz="0" w:space="0" w:color="auto"/>
                <w:left w:val="none" w:sz="0" w:space="0" w:color="auto"/>
                <w:bottom w:val="none" w:sz="0" w:space="0" w:color="auto"/>
                <w:right w:val="none" w:sz="0" w:space="0" w:color="auto"/>
              </w:divBdr>
              <w:divsChild>
                <w:div w:id="214971041">
                  <w:marLeft w:val="0"/>
                  <w:marRight w:val="0"/>
                  <w:marTop w:val="0"/>
                  <w:marBottom w:val="0"/>
                  <w:divBdr>
                    <w:top w:val="none" w:sz="0" w:space="0" w:color="auto"/>
                    <w:left w:val="none" w:sz="0" w:space="0" w:color="auto"/>
                    <w:bottom w:val="none" w:sz="0" w:space="0" w:color="auto"/>
                    <w:right w:val="none" w:sz="0" w:space="0" w:color="auto"/>
                  </w:divBdr>
                  <w:divsChild>
                    <w:div w:id="87543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388810">
      <w:bodyDiv w:val="1"/>
      <w:marLeft w:val="0"/>
      <w:marRight w:val="0"/>
      <w:marTop w:val="0"/>
      <w:marBottom w:val="0"/>
      <w:divBdr>
        <w:top w:val="none" w:sz="0" w:space="0" w:color="auto"/>
        <w:left w:val="none" w:sz="0" w:space="0" w:color="auto"/>
        <w:bottom w:val="none" w:sz="0" w:space="0" w:color="auto"/>
        <w:right w:val="none" w:sz="0" w:space="0" w:color="auto"/>
      </w:divBdr>
    </w:div>
    <w:div w:id="1412191990">
      <w:bodyDiv w:val="1"/>
      <w:marLeft w:val="0"/>
      <w:marRight w:val="0"/>
      <w:marTop w:val="0"/>
      <w:marBottom w:val="0"/>
      <w:divBdr>
        <w:top w:val="none" w:sz="0" w:space="0" w:color="auto"/>
        <w:left w:val="none" w:sz="0" w:space="0" w:color="auto"/>
        <w:bottom w:val="none" w:sz="0" w:space="0" w:color="auto"/>
        <w:right w:val="none" w:sz="0" w:space="0" w:color="auto"/>
      </w:divBdr>
    </w:div>
    <w:div w:id="1416514567">
      <w:bodyDiv w:val="1"/>
      <w:marLeft w:val="0"/>
      <w:marRight w:val="0"/>
      <w:marTop w:val="0"/>
      <w:marBottom w:val="0"/>
      <w:divBdr>
        <w:top w:val="none" w:sz="0" w:space="0" w:color="auto"/>
        <w:left w:val="none" w:sz="0" w:space="0" w:color="auto"/>
        <w:bottom w:val="none" w:sz="0" w:space="0" w:color="auto"/>
        <w:right w:val="none" w:sz="0" w:space="0" w:color="auto"/>
      </w:divBdr>
    </w:div>
    <w:div w:id="1625692565">
      <w:bodyDiv w:val="1"/>
      <w:marLeft w:val="0"/>
      <w:marRight w:val="0"/>
      <w:marTop w:val="0"/>
      <w:marBottom w:val="0"/>
      <w:divBdr>
        <w:top w:val="none" w:sz="0" w:space="0" w:color="auto"/>
        <w:left w:val="none" w:sz="0" w:space="0" w:color="auto"/>
        <w:bottom w:val="none" w:sz="0" w:space="0" w:color="auto"/>
        <w:right w:val="none" w:sz="0" w:space="0" w:color="auto"/>
      </w:divBdr>
    </w:div>
    <w:div w:id="1645617261">
      <w:bodyDiv w:val="1"/>
      <w:marLeft w:val="0"/>
      <w:marRight w:val="0"/>
      <w:marTop w:val="0"/>
      <w:marBottom w:val="0"/>
      <w:divBdr>
        <w:top w:val="none" w:sz="0" w:space="0" w:color="auto"/>
        <w:left w:val="none" w:sz="0" w:space="0" w:color="auto"/>
        <w:bottom w:val="none" w:sz="0" w:space="0" w:color="auto"/>
        <w:right w:val="none" w:sz="0" w:space="0" w:color="auto"/>
      </w:divBdr>
    </w:div>
    <w:div w:id="1668053244">
      <w:bodyDiv w:val="1"/>
      <w:marLeft w:val="0"/>
      <w:marRight w:val="0"/>
      <w:marTop w:val="0"/>
      <w:marBottom w:val="0"/>
      <w:divBdr>
        <w:top w:val="none" w:sz="0" w:space="0" w:color="auto"/>
        <w:left w:val="none" w:sz="0" w:space="0" w:color="auto"/>
        <w:bottom w:val="none" w:sz="0" w:space="0" w:color="auto"/>
        <w:right w:val="none" w:sz="0" w:space="0" w:color="auto"/>
      </w:divBdr>
    </w:div>
    <w:div w:id="1927106864">
      <w:bodyDiv w:val="1"/>
      <w:marLeft w:val="0"/>
      <w:marRight w:val="0"/>
      <w:marTop w:val="0"/>
      <w:marBottom w:val="0"/>
      <w:divBdr>
        <w:top w:val="none" w:sz="0" w:space="0" w:color="auto"/>
        <w:left w:val="none" w:sz="0" w:space="0" w:color="auto"/>
        <w:bottom w:val="none" w:sz="0" w:space="0" w:color="auto"/>
        <w:right w:val="none" w:sz="0" w:space="0" w:color="auto"/>
      </w:divBdr>
    </w:div>
    <w:div w:id="1983776187">
      <w:bodyDiv w:val="1"/>
      <w:marLeft w:val="0"/>
      <w:marRight w:val="0"/>
      <w:marTop w:val="0"/>
      <w:marBottom w:val="0"/>
      <w:divBdr>
        <w:top w:val="none" w:sz="0" w:space="0" w:color="auto"/>
        <w:left w:val="none" w:sz="0" w:space="0" w:color="auto"/>
        <w:bottom w:val="none" w:sz="0" w:space="0" w:color="auto"/>
        <w:right w:val="none" w:sz="0" w:space="0" w:color="auto"/>
      </w:divBdr>
    </w:div>
    <w:div w:id="2083405973">
      <w:bodyDiv w:val="1"/>
      <w:marLeft w:val="0"/>
      <w:marRight w:val="0"/>
      <w:marTop w:val="0"/>
      <w:marBottom w:val="0"/>
      <w:divBdr>
        <w:top w:val="none" w:sz="0" w:space="0" w:color="auto"/>
        <w:left w:val="none" w:sz="0" w:space="0" w:color="auto"/>
        <w:bottom w:val="none" w:sz="0" w:space="0" w:color="auto"/>
        <w:right w:val="none" w:sz="0" w:space="0" w:color="auto"/>
      </w:divBdr>
    </w:div>
    <w:div w:id="2105372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dical.information@adaptimmune.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37A4B-113D-4733-80E6-49CEBE78E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534</Words>
  <Characters>22054</Characters>
  <Application>Microsoft Office Word</Application>
  <DocSecurity>0</DocSecurity>
  <Lines>400</Lines>
  <Paragraphs>1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1-25T09:20:00Z</dcterms:created>
  <dcterms:modified xsi:type="dcterms:W3CDTF">2026-02-09T17:10:00Z</dcterms:modified>
</cp:coreProperties>
</file>